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CBCF155"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D1EE374" w14:textId="1E922406" w:rsidR="004507B5"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4846905" w:history="1">
            <w:r w:rsidR="004507B5" w:rsidRPr="00215C60">
              <w:rPr>
                <w:rStyle w:val="Hyperlink"/>
                <w:noProof/>
              </w:rPr>
              <w:t>List of Figures</w:t>
            </w:r>
            <w:r w:rsidR="004507B5">
              <w:rPr>
                <w:noProof/>
                <w:webHidden/>
              </w:rPr>
              <w:tab/>
            </w:r>
            <w:r w:rsidR="004507B5">
              <w:rPr>
                <w:noProof/>
                <w:webHidden/>
              </w:rPr>
              <w:fldChar w:fldCharType="begin"/>
            </w:r>
            <w:r w:rsidR="004507B5">
              <w:rPr>
                <w:noProof/>
                <w:webHidden/>
              </w:rPr>
              <w:instrText xml:space="preserve"> PAGEREF _Toc154846905 \h </w:instrText>
            </w:r>
            <w:r w:rsidR="004507B5">
              <w:rPr>
                <w:noProof/>
                <w:webHidden/>
              </w:rPr>
            </w:r>
            <w:r w:rsidR="004507B5">
              <w:rPr>
                <w:noProof/>
                <w:webHidden/>
              </w:rPr>
              <w:fldChar w:fldCharType="separate"/>
            </w:r>
            <w:r w:rsidR="004507B5">
              <w:rPr>
                <w:noProof/>
                <w:webHidden/>
              </w:rPr>
              <w:t>3</w:t>
            </w:r>
            <w:r w:rsidR="004507B5">
              <w:rPr>
                <w:noProof/>
                <w:webHidden/>
              </w:rPr>
              <w:fldChar w:fldCharType="end"/>
            </w:r>
          </w:hyperlink>
        </w:p>
        <w:p w14:paraId="1508B18F" w14:textId="22A5FF3C" w:rsidR="004507B5" w:rsidRDefault="00000000">
          <w:pPr>
            <w:pStyle w:val="TOC2"/>
            <w:tabs>
              <w:tab w:val="right" w:leader="dot" w:pos="9350"/>
            </w:tabs>
            <w:rPr>
              <w:rFonts w:eastAsiaTheme="minorEastAsia"/>
              <w:noProof/>
              <w:kern w:val="2"/>
              <w:lang w:val="en-GB" w:eastAsia="en-GB"/>
              <w14:ligatures w14:val="standardContextual"/>
            </w:rPr>
          </w:pPr>
          <w:hyperlink w:anchor="_Toc154846906" w:history="1">
            <w:r w:rsidR="004507B5" w:rsidRPr="00215C60">
              <w:rPr>
                <w:rStyle w:val="Hyperlink"/>
                <w:noProof/>
              </w:rPr>
              <w:t>Introduction</w:t>
            </w:r>
            <w:r w:rsidR="004507B5">
              <w:rPr>
                <w:noProof/>
                <w:webHidden/>
              </w:rPr>
              <w:tab/>
            </w:r>
            <w:r w:rsidR="004507B5">
              <w:rPr>
                <w:noProof/>
                <w:webHidden/>
              </w:rPr>
              <w:fldChar w:fldCharType="begin"/>
            </w:r>
            <w:r w:rsidR="004507B5">
              <w:rPr>
                <w:noProof/>
                <w:webHidden/>
              </w:rPr>
              <w:instrText xml:space="preserve"> PAGEREF _Toc154846906 \h </w:instrText>
            </w:r>
            <w:r w:rsidR="004507B5">
              <w:rPr>
                <w:noProof/>
                <w:webHidden/>
              </w:rPr>
            </w:r>
            <w:r w:rsidR="004507B5">
              <w:rPr>
                <w:noProof/>
                <w:webHidden/>
              </w:rPr>
              <w:fldChar w:fldCharType="separate"/>
            </w:r>
            <w:r w:rsidR="004507B5">
              <w:rPr>
                <w:noProof/>
                <w:webHidden/>
              </w:rPr>
              <w:t>4</w:t>
            </w:r>
            <w:r w:rsidR="004507B5">
              <w:rPr>
                <w:noProof/>
                <w:webHidden/>
              </w:rPr>
              <w:fldChar w:fldCharType="end"/>
            </w:r>
          </w:hyperlink>
        </w:p>
        <w:p w14:paraId="09907B51" w14:textId="557F6811" w:rsidR="004507B5" w:rsidRDefault="00000000">
          <w:pPr>
            <w:pStyle w:val="TOC2"/>
            <w:tabs>
              <w:tab w:val="right" w:leader="dot" w:pos="9350"/>
            </w:tabs>
            <w:rPr>
              <w:rFonts w:eastAsiaTheme="minorEastAsia"/>
              <w:noProof/>
              <w:kern w:val="2"/>
              <w:lang w:val="en-GB" w:eastAsia="en-GB"/>
              <w14:ligatures w14:val="standardContextual"/>
            </w:rPr>
          </w:pPr>
          <w:hyperlink w:anchor="_Toc154846907" w:history="1">
            <w:r w:rsidR="004507B5" w:rsidRPr="00215C60">
              <w:rPr>
                <w:rStyle w:val="Hyperlink"/>
                <w:noProof/>
              </w:rPr>
              <w:t>Objectives</w:t>
            </w:r>
            <w:r w:rsidR="004507B5">
              <w:rPr>
                <w:noProof/>
                <w:webHidden/>
              </w:rPr>
              <w:tab/>
            </w:r>
            <w:r w:rsidR="004507B5">
              <w:rPr>
                <w:noProof/>
                <w:webHidden/>
              </w:rPr>
              <w:fldChar w:fldCharType="begin"/>
            </w:r>
            <w:r w:rsidR="004507B5">
              <w:rPr>
                <w:noProof/>
                <w:webHidden/>
              </w:rPr>
              <w:instrText xml:space="preserve"> PAGEREF _Toc154846907 \h </w:instrText>
            </w:r>
            <w:r w:rsidR="004507B5">
              <w:rPr>
                <w:noProof/>
                <w:webHidden/>
              </w:rPr>
            </w:r>
            <w:r w:rsidR="004507B5">
              <w:rPr>
                <w:noProof/>
                <w:webHidden/>
              </w:rPr>
              <w:fldChar w:fldCharType="separate"/>
            </w:r>
            <w:r w:rsidR="004507B5">
              <w:rPr>
                <w:noProof/>
                <w:webHidden/>
              </w:rPr>
              <w:t>4</w:t>
            </w:r>
            <w:r w:rsidR="004507B5">
              <w:rPr>
                <w:noProof/>
                <w:webHidden/>
              </w:rPr>
              <w:fldChar w:fldCharType="end"/>
            </w:r>
          </w:hyperlink>
        </w:p>
        <w:p w14:paraId="06D78707" w14:textId="67323811" w:rsidR="004507B5" w:rsidRDefault="00000000">
          <w:pPr>
            <w:pStyle w:val="TOC2"/>
            <w:tabs>
              <w:tab w:val="right" w:leader="dot" w:pos="9350"/>
            </w:tabs>
            <w:rPr>
              <w:rFonts w:eastAsiaTheme="minorEastAsia"/>
              <w:noProof/>
              <w:kern w:val="2"/>
              <w:lang w:val="en-GB" w:eastAsia="en-GB"/>
              <w14:ligatures w14:val="standardContextual"/>
            </w:rPr>
          </w:pPr>
          <w:hyperlink w:anchor="_Toc154846908" w:history="1">
            <w:r w:rsidR="004507B5" w:rsidRPr="00215C60">
              <w:rPr>
                <w:rStyle w:val="Hyperlink"/>
                <w:noProof/>
              </w:rPr>
              <w:t>Research Methodology</w:t>
            </w:r>
            <w:r w:rsidR="004507B5">
              <w:rPr>
                <w:noProof/>
                <w:webHidden/>
              </w:rPr>
              <w:tab/>
            </w:r>
            <w:r w:rsidR="004507B5">
              <w:rPr>
                <w:noProof/>
                <w:webHidden/>
              </w:rPr>
              <w:fldChar w:fldCharType="begin"/>
            </w:r>
            <w:r w:rsidR="004507B5">
              <w:rPr>
                <w:noProof/>
                <w:webHidden/>
              </w:rPr>
              <w:instrText xml:space="preserve"> PAGEREF _Toc154846908 \h </w:instrText>
            </w:r>
            <w:r w:rsidR="004507B5">
              <w:rPr>
                <w:noProof/>
                <w:webHidden/>
              </w:rPr>
            </w:r>
            <w:r w:rsidR="004507B5">
              <w:rPr>
                <w:noProof/>
                <w:webHidden/>
              </w:rPr>
              <w:fldChar w:fldCharType="separate"/>
            </w:r>
            <w:r w:rsidR="004507B5">
              <w:rPr>
                <w:noProof/>
                <w:webHidden/>
              </w:rPr>
              <w:t>5</w:t>
            </w:r>
            <w:r w:rsidR="004507B5">
              <w:rPr>
                <w:noProof/>
                <w:webHidden/>
              </w:rPr>
              <w:fldChar w:fldCharType="end"/>
            </w:r>
          </w:hyperlink>
        </w:p>
        <w:p w14:paraId="1563DEA7" w14:textId="69ACBB37" w:rsidR="004507B5" w:rsidRDefault="00000000">
          <w:pPr>
            <w:pStyle w:val="TOC3"/>
            <w:tabs>
              <w:tab w:val="right" w:leader="dot" w:pos="9350"/>
            </w:tabs>
            <w:rPr>
              <w:rFonts w:eastAsiaTheme="minorEastAsia"/>
              <w:noProof/>
              <w:kern w:val="2"/>
              <w:lang w:val="en-GB" w:eastAsia="en-GB"/>
              <w14:ligatures w14:val="standardContextual"/>
            </w:rPr>
          </w:pPr>
          <w:hyperlink w:anchor="_Toc154846909" w:history="1">
            <w:r w:rsidR="004507B5" w:rsidRPr="00215C60">
              <w:rPr>
                <w:rStyle w:val="Hyperlink"/>
                <w:noProof/>
              </w:rPr>
              <w:t>Protocol</w:t>
            </w:r>
            <w:r w:rsidR="004507B5">
              <w:rPr>
                <w:noProof/>
                <w:webHidden/>
              </w:rPr>
              <w:tab/>
            </w:r>
            <w:r w:rsidR="004507B5">
              <w:rPr>
                <w:noProof/>
                <w:webHidden/>
              </w:rPr>
              <w:fldChar w:fldCharType="begin"/>
            </w:r>
            <w:r w:rsidR="004507B5">
              <w:rPr>
                <w:noProof/>
                <w:webHidden/>
              </w:rPr>
              <w:instrText xml:space="preserve"> PAGEREF _Toc154846909 \h </w:instrText>
            </w:r>
            <w:r w:rsidR="004507B5">
              <w:rPr>
                <w:noProof/>
                <w:webHidden/>
              </w:rPr>
            </w:r>
            <w:r w:rsidR="004507B5">
              <w:rPr>
                <w:noProof/>
                <w:webHidden/>
              </w:rPr>
              <w:fldChar w:fldCharType="separate"/>
            </w:r>
            <w:r w:rsidR="004507B5">
              <w:rPr>
                <w:noProof/>
                <w:webHidden/>
              </w:rPr>
              <w:t>5</w:t>
            </w:r>
            <w:r w:rsidR="004507B5">
              <w:rPr>
                <w:noProof/>
                <w:webHidden/>
              </w:rPr>
              <w:fldChar w:fldCharType="end"/>
            </w:r>
          </w:hyperlink>
        </w:p>
        <w:p w14:paraId="33616E9B" w14:textId="189FAAAB" w:rsidR="004507B5" w:rsidRDefault="00000000">
          <w:pPr>
            <w:pStyle w:val="TOC3"/>
            <w:tabs>
              <w:tab w:val="right" w:leader="dot" w:pos="9350"/>
            </w:tabs>
            <w:rPr>
              <w:rFonts w:eastAsiaTheme="minorEastAsia"/>
              <w:noProof/>
              <w:kern w:val="2"/>
              <w:lang w:val="en-GB" w:eastAsia="en-GB"/>
              <w14:ligatures w14:val="standardContextual"/>
            </w:rPr>
          </w:pPr>
          <w:hyperlink w:anchor="_Toc154846910" w:history="1">
            <w:r w:rsidR="004507B5" w:rsidRPr="00215C60">
              <w:rPr>
                <w:rStyle w:val="Hyperlink"/>
                <w:noProof/>
              </w:rPr>
              <w:t>Formulation of Research Questions</w:t>
            </w:r>
            <w:r w:rsidR="004507B5">
              <w:rPr>
                <w:noProof/>
                <w:webHidden/>
              </w:rPr>
              <w:tab/>
            </w:r>
            <w:r w:rsidR="004507B5">
              <w:rPr>
                <w:noProof/>
                <w:webHidden/>
              </w:rPr>
              <w:fldChar w:fldCharType="begin"/>
            </w:r>
            <w:r w:rsidR="004507B5">
              <w:rPr>
                <w:noProof/>
                <w:webHidden/>
              </w:rPr>
              <w:instrText xml:space="preserve"> PAGEREF _Toc154846910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3BDD0427" w14:textId="3C46D669" w:rsidR="004507B5" w:rsidRDefault="00000000">
          <w:pPr>
            <w:pStyle w:val="TOC3"/>
            <w:tabs>
              <w:tab w:val="right" w:leader="dot" w:pos="9350"/>
            </w:tabs>
            <w:rPr>
              <w:rFonts w:eastAsiaTheme="minorEastAsia"/>
              <w:noProof/>
              <w:kern w:val="2"/>
              <w:lang w:val="en-GB" w:eastAsia="en-GB"/>
              <w14:ligatures w14:val="standardContextual"/>
            </w:rPr>
          </w:pPr>
          <w:hyperlink w:anchor="_Toc154846911" w:history="1">
            <w:r w:rsidR="004507B5" w:rsidRPr="00215C60">
              <w:rPr>
                <w:rStyle w:val="Hyperlink"/>
                <w:noProof/>
              </w:rPr>
              <w:t>Search Strategy</w:t>
            </w:r>
            <w:r w:rsidR="004507B5">
              <w:rPr>
                <w:noProof/>
                <w:webHidden/>
              </w:rPr>
              <w:tab/>
            </w:r>
            <w:r w:rsidR="004507B5">
              <w:rPr>
                <w:noProof/>
                <w:webHidden/>
              </w:rPr>
              <w:fldChar w:fldCharType="begin"/>
            </w:r>
            <w:r w:rsidR="004507B5">
              <w:rPr>
                <w:noProof/>
                <w:webHidden/>
              </w:rPr>
              <w:instrText xml:space="preserve"> PAGEREF _Toc154846911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28F52FD3" w14:textId="24B849B9" w:rsidR="004507B5" w:rsidRDefault="00000000">
          <w:pPr>
            <w:pStyle w:val="TOC3"/>
            <w:tabs>
              <w:tab w:val="right" w:leader="dot" w:pos="9350"/>
            </w:tabs>
            <w:rPr>
              <w:rFonts w:eastAsiaTheme="minorEastAsia"/>
              <w:noProof/>
              <w:kern w:val="2"/>
              <w:lang w:val="en-GB" w:eastAsia="en-GB"/>
              <w14:ligatures w14:val="standardContextual"/>
            </w:rPr>
          </w:pPr>
          <w:hyperlink w:anchor="_Toc154846912" w:history="1">
            <w:r w:rsidR="004507B5" w:rsidRPr="00215C60">
              <w:rPr>
                <w:rStyle w:val="Hyperlink"/>
                <w:noProof/>
              </w:rPr>
              <w:t>Study Screening and Selection</w:t>
            </w:r>
            <w:r w:rsidR="004507B5">
              <w:rPr>
                <w:noProof/>
                <w:webHidden/>
              </w:rPr>
              <w:tab/>
            </w:r>
            <w:r w:rsidR="004507B5">
              <w:rPr>
                <w:noProof/>
                <w:webHidden/>
              </w:rPr>
              <w:fldChar w:fldCharType="begin"/>
            </w:r>
            <w:r w:rsidR="004507B5">
              <w:rPr>
                <w:noProof/>
                <w:webHidden/>
              </w:rPr>
              <w:instrText xml:space="preserve"> PAGEREF _Toc154846912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61387B74" w14:textId="0F032529" w:rsidR="004507B5" w:rsidRDefault="00000000">
          <w:pPr>
            <w:pStyle w:val="TOC3"/>
            <w:tabs>
              <w:tab w:val="right" w:leader="dot" w:pos="9350"/>
            </w:tabs>
            <w:rPr>
              <w:rFonts w:eastAsiaTheme="minorEastAsia"/>
              <w:noProof/>
              <w:kern w:val="2"/>
              <w:lang w:val="en-GB" w:eastAsia="en-GB"/>
              <w14:ligatures w14:val="standardContextual"/>
            </w:rPr>
          </w:pPr>
          <w:hyperlink w:anchor="_Toc154846913" w:history="1">
            <w:r w:rsidR="004507B5" w:rsidRPr="00215C60">
              <w:rPr>
                <w:rStyle w:val="Hyperlink"/>
                <w:noProof/>
              </w:rPr>
              <w:t>Data Extraction</w:t>
            </w:r>
            <w:r w:rsidR="004507B5">
              <w:rPr>
                <w:noProof/>
                <w:webHidden/>
              </w:rPr>
              <w:tab/>
            </w:r>
            <w:r w:rsidR="004507B5">
              <w:rPr>
                <w:noProof/>
                <w:webHidden/>
              </w:rPr>
              <w:fldChar w:fldCharType="begin"/>
            </w:r>
            <w:r w:rsidR="004507B5">
              <w:rPr>
                <w:noProof/>
                <w:webHidden/>
              </w:rPr>
              <w:instrText xml:space="preserve"> PAGEREF _Toc154846913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4EE50E1F" w14:textId="2DC994CA" w:rsidR="004507B5" w:rsidRDefault="00000000">
          <w:pPr>
            <w:pStyle w:val="TOC2"/>
            <w:tabs>
              <w:tab w:val="right" w:leader="dot" w:pos="9350"/>
            </w:tabs>
            <w:rPr>
              <w:rFonts w:eastAsiaTheme="minorEastAsia"/>
              <w:noProof/>
              <w:kern w:val="2"/>
              <w:lang w:val="en-GB" w:eastAsia="en-GB"/>
              <w14:ligatures w14:val="standardContextual"/>
            </w:rPr>
          </w:pPr>
          <w:hyperlink w:anchor="_Toc154846914" w:history="1">
            <w:r w:rsidR="004507B5" w:rsidRPr="00215C60">
              <w:rPr>
                <w:rStyle w:val="Hyperlink"/>
                <w:noProof/>
              </w:rPr>
              <w:t>Results</w:t>
            </w:r>
            <w:r w:rsidR="004507B5">
              <w:rPr>
                <w:noProof/>
                <w:webHidden/>
              </w:rPr>
              <w:tab/>
            </w:r>
            <w:r w:rsidR="004507B5">
              <w:rPr>
                <w:noProof/>
                <w:webHidden/>
              </w:rPr>
              <w:fldChar w:fldCharType="begin"/>
            </w:r>
            <w:r w:rsidR="004507B5">
              <w:rPr>
                <w:noProof/>
                <w:webHidden/>
              </w:rPr>
              <w:instrText xml:space="preserve"> PAGEREF _Toc154846914 \h </w:instrText>
            </w:r>
            <w:r w:rsidR="004507B5">
              <w:rPr>
                <w:noProof/>
                <w:webHidden/>
              </w:rPr>
            </w:r>
            <w:r w:rsidR="004507B5">
              <w:rPr>
                <w:noProof/>
                <w:webHidden/>
              </w:rPr>
              <w:fldChar w:fldCharType="separate"/>
            </w:r>
            <w:r w:rsidR="004507B5">
              <w:rPr>
                <w:noProof/>
                <w:webHidden/>
              </w:rPr>
              <w:t>7</w:t>
            </w:r>
            <w:r w:rsidR="004507B5">
              <w:rPr>
                <w:noProof/>
                <w:webHidden/>
              </w:rPr>
              <w:fldChar w:fldCharType="end"/>
            </w:r>
          </w:hyperlink>
        </w:p>
        <w:p w14:paraId="445B9434" w14:textId="1C6DF702" w:rsidR="004507B5" w:rsidRDefault="00000000">
          <w:pPr>
            <w:pStyle w:val="TOC3"/>
            <w:tabs>
              <w:tab w:val="right" w:leader="dot" w:pos="9350"/>
            </w:tabs>
            <w:rPr>
              <w:rFonts w:eastAsiaTheme="minorEastAsia"/>
              <w:noProof/>
              <w:kern w:val="2"/>
              <w:lang w:val="en-GB" w:eastAsia="en-GB"/>
              <w14:ligatures w14:val="standardContextual"/>
            </w:rPr>
          </w:pPr>
          <w:hyperlink w:anchor="_Toc154846915" w:history="1">
            <w:r w:rsidR="004507B5" w:rsidRPr="00215C60">
              <w:rPr>
                <w:rStyle w:val="Hyperlink"/>
                <w:noProof/>
              </w:rPr>
              <w:t>Sitting Posture Monitoring Systems</w:t>
            </w:r>
            <w:r w:rsidR="004507B5">
              <w:rPr>
                <w:noProof/>
                <w:webHidden/>
              </w:rPr>
              <w:tab/>
            </w:r>
            <w:r w:rsidR="004507B5">
              <w:rPr>
                <w:noProof/>
                <w:webHidden/>
              </w:rPr>
              <w:fldChar w:fldCharType="begin"/>
            </w:r>
            <w:r w:rsidR="004507B5">
              <w:rPr>
                <w:noProof/>
                <w:webHidden/>
              </w:rPr>
              <w:instrText xml:space="preserve"> PAGEREF _Toc154846915 \h </w:instrText>
            </w:r>
            <w:r w:rsidR="004507B5">
              <w:rPr>
                <w:noProof/>
                <w:webHidden/>
              </w:rPr>
            </w:r>
            <w:r w:rsidR="004507B5">
              <w:rPr>
                <w:noProof/>
                <w:webHidden/>
              </w:rPr>
              <w:fldChar w:fldCharType="separate"/>
            </w:r>
            <w:r w:rsidR="004507B5">
              <w:rPr>
                <w:noProof/>
                <w:webHidden/>
              </w:rPr>
              <w:t>7</w:t>
            </w:r>
            <w:r w:rsidR="004507B5">
              <w:rPr>
                <w:noProof/>
                <w:webHidden/>
              </w:rPr>
              <w:fldChar w:fldCharType="end"/>
            </w:r>
          </w:hyperlink>
        </w:p>
        <w:p w14:paraId="085159AC" w14:textId="4F797287" w:rsidR="004507B5" w:rsidRDefault="00000000">
          <w:pPr>
            <w:pStyle w:val="TOC3"/>
            <w:tabs>
              <w:tab w:val="right" w:leader="dot" w:pos="9350"/>
            </w:tabs>
            <w:rPr>
              <w:rFonts w:eastAsiaTheme="minorEastAsia"/>
              <w:noProof/>
              <w:kern w:val="2"/>
              <w:lang w:val="en-GB" w:eastAsia="en-GB"/>
              <w14:ligatures w14:val="standardContextual"/>
            </w:rPr>
          </w:pPr>
          <w:hyperlink w:anchor="_Toc154846916" w:history="1">
            <w:r w:rsidR="004507B5" w:rsidRPr="00215C60">
              <w:rPr>
                <w:rStyle w:val="Hyperlink"/>
                <w:noProof/>
              </w:rPr>
              <w:t>History of Smart Sensing chairs</w:t>
            </w:r>
            <w:r w:rsidR="004507B5">
              <w:rPr>
                <w:noProof/>
                <w:webHidden/>
              </w:rPr>
              <w:tab/>
            </w:r>
            <w:r w:rsidR="004507B5">
              <w:rPr>
                <w:noProof/>
                <w:webHidden/>
              </w:rPr>
              <w:fldChar w:fldCharType="begin"/>
            </w:r>
            <w:r w:rsidR="004507B5">
              <w:rPr>
                <w:noProof/>
                <w:webHidden/>
              </w:rPr>
              <w:instrText xml:space="preserve"> PAGEREF _Toc154846916 \h </w:instrText>
            </w:r>
            <w:r w:rsidR="004507B5">
              <w:rPr>
                <w:noProof/>
                <w:webHidden/>
              </w:rPr>
            </w:r>
            <w:r w:rsidR="004507B5">
              <w:rPr>
                <w:noProof/>
                <w:webHidden/>
              </w:rPr>
              <w:fldChar w:fldCharType="separate"/>
            </w:r>
            <w:r w:rsidR="004507B5">
              <w:rPr>
                <w:noProof/>
                <w:webHidden/>
              </w:rPr>
              <w:t>7</w:t>
            </w:r>
            <w:r w:rsidR="004507B5">
              <w:rPr>
                <w:noProof/>
                <w:webHidden/>
              </w:rPr>
              <w:fldChar w:fldCharType="end"/>
            </w:r>
          </w:hyperlink>
        </w:p>
        <w:p w14:paraId="33E9D99A" w14:textId="58554E6B" w:rsidR="004507B5" w:rsidRDefault="00000000">
          <w:pPr>
            <w:pStyle w:val="TOC3"/>
            <w:tabs>
              <w:tab w:val="right" w:leader="dot" w:pos="9350"/>
            </w:tabs>
            <w:rPr>
              <w:rFonts w:eastAsiaTheme="minorEastAsia"/>
              <w:noProof/>
              <w:kern w:val="2"/>
              <w:lang w:val="en-GB" w:eastAsia="en-GB"/>
              <w14:ligatures w14:val="standardContextual"/>
            </w:rPr>
          </w:pPr>
          <w:hyperlink w:anchor="_Toc154846917" w:history="1">
            <w:r w:rsidR="004507B5" w:rsidRPr="00215C60">
              <w:rPr>
                <w:rStyle w:val="Hyperlink"/>
                <w:noProof/>
              </w:rPr>
              <w:t>Sensor systems</w:t>
            </w:r>
            <w:r w:rsidR="004507B5">
              <w:rPr>
                <w:noProof/>
                <w:webHidden/>
              </w:rPr>
              <w:tab/>
            </w:r>
            <w:r w:rsidR="004507B5">
              <w:rPr>
                <w:noProof/>
                <w:webHidden/>
              </w:rPr>
              <w:fldChar w:fldCharType="begin"/>
            </w:r>
            <w:r w:rsidR="004507B5">
              <w:rPr>
                <w:noProof/>
                <w:webHidden/>
              </w:rPr>
              <w:instrText xml:space="preserve"> PAGEREF _Toc154846917 \h </w:instrText>
            </w:r>
            <w:r w:rsidR="004507B5">
              <w:rPr>
                <w:noProof/>
                <w:webHidden/>
              </w:rPr>
            </w:r>
            <w:r w:rsidR="004507B5">
              <w:rPr>
                <w:noProof/>
                <w:webHidden/>
              </w:rPr>
              <w:fldChar w:fldCharType="separate"/>
            </w:r>
            <w:r w:rsidR="004507B5">
              <w:rPr>
                <w:noProof/>
                <w:webHidden/>
              </w:rPr>
              <w:t>8</w:t>
            </w:r>
            <w:r w:rsidR="004507B5">
              <w:rPr>
                <w:noProof/>
                <w:webHidden/>
              </w:rPr>
              <w:fldChar w:fldCharType="end"/>
            </w:r>
          </w:hyperlink>
        </w:p>
        <w:p w14:paraId="2D4DB2AD" w14:textId="40C01242" w:rsidR="004507B5" w:rsidRDefault="00000000">
          <w:pPr>
            <w:pStyle w:val="TOC3"/>
            <w:tabs>
              <w:tab w:val="right" w:leader="dot" w:pos="9350"/>
            </w:tabs>
            <w:rPr>
              <w:rFonts w:eastAsiaTheme="minorEastAsia"/>
              <w:noProof/>
              <w:kern w:val="2"/>
              <w:lang w:val="en-GB" w:eastAsia="en-GB"/>
              <w14:ligatures w14:val="standardContextual"/>
            </w:rPr>
          </w:pPr>
          <w:hyperlink w:anchor="_Toc154846918" w:history="1">
            <w:r w:rsidR="004507B5" w:rsidRPr="00215C60">
              <w:rPr>
                <w:rStyle w:val="Hyperlink"/>
                <w:noProof/>
              </w:rPr>
              <w:t>Machine Learning Classification Method</w:t>
            </w:r>
            <w:r w:rsidR="004507B5">
              <w:rPr>
                <w:noProof/>
                <w:webHidden/>
              </w:rPr>
              <w:tab/>
            </w:r>
            <w:r w:rsidR="004507B5">
              <w:rPr>
                <w:noProof/>
                <w:webHidden/>
              </w:rPr>
              <w:fldChar w:fldCharType="begin"/>
            </w:r>
            <w:r w:rsidR="004507B5">
              <w:rPr>
                <w:noProof/>
                <w:webHidden/>
              </w:rPr>
              <w:instrText xml:space="preserve"> PAGEREF _Toc154846918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18CC6680" w14:textId="7FFC2242" w:rsidR="004507B5" w:rsidRDefault="00000000">
          <w:pPr>
            <w:pStyle w:val="TOC3"/>
            <w:tabs>
              <w:tab w:val="right" w:leader="dot" w:pos="9350"/>
            </w:tabs>
            <w:rPr>
              <w:rFonts w:eastAsiaTheme="minorEastAsia"/>
              <w:noProof/>
              <w:kern w:val="2"/>
              <w:lang w:val="en-GB" w:eastAsia="en-GB"/>
              <w14:ligatures w14:val="standardContextual"/>
            </w:rPr>
          </w:pPr>
          <w:hyperlink w:anchor="_Toc154846919" w:history="1">
            <w:r w:rsidR="004507B5" w:rsidRPr="00215C60">
              <w:rPr>
                <w:rStyle w:val="Hyperlink"/>
                <w:noProof/>
              </w:rPr>
              <w:t>Machine Learning Performance Validation</w:t>
            </w:r>
            <w:r w:rsidR="004507B5">
              <w:rPr>
                <w:noProof/>
                <w:webHidden/>
              </w:rPr>
              <w:tab/>
            </w:r>
            <w:r w:rsidR="004507B5">
              <w:rPr>
                <w:noProof/>
                <w:webHidden/>
              </w:rPr>
              <w:fldChar w:fldCharType="begin"/>
            </w:r>
            <w:r w:rsidR="004507B5">
              <w:rPr>
                <w:noProof/>
                <w:webHidden/>
              </w:rPr>
              <w:instrText xml:space="preserve"> PAGEREF _Toc154846919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7484F332" w14:textId="382C224B" w:rsidR="004507B5" w:rsidRDefault="00000000">
          <w:pPr>
            <w:pStyle w:val="TOC3"/>
            <w:tabs>
              <w:tab w:val="right" w:leader="dot" w:pos="9350"/>
            </w:tabs>
            <w:rPr>
              <w:rFonts w:eastAsiaTheme="minorEastAsia"/>
              <w:noProof/>
              <w:kern w:val="2"/>
              <w:lang w:val="en-GB" w:eastAsia="en-GB"/>
              <w14:ligatures w14:val="standardContextual"/>
            </w:rPr>
          </w:pPr>
          <w:hyperlink w:anchor="_Toc154846920" w:history="1">
            <w:r w:rsidR="004507B5" w:rsidRPr="00215C60">
              <w:rPr>
                <w:rStyle w:val="Hyperlink"/>
                <w:noProof/>
              </w:rPr>
              <w:t>Different Sitting Postures</w:t>
            </w:r>
            <w:r w:rsidR="004507B5">
              <w:rPr>
                <w:noProof/>
                <w:webHidden/>
              </w:rPr>
              <w:tab/>
            </w:r>
            <w:r w:rsidR="004507B5">
              <w:rPr>
                <w:noProof/>
                <w:webHidden/>
              </w:rPr>
              <w:fldChar w:fldCharType="begin"/>
            </w:r>
            <w:r w:rsidR="004507B5">
              <w:rPr>
                <w:noProof/>
                <w:webHidden/>
              </w:rPr>
              <w:instrText xml:space="preserve"> PAGEREF _Toc154846920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2B72B5EF" w14:textId="23F7EB4D" w:rsidR="004507B5" w:rsidRDefault="00000000">
          <w:pPr>
            <w:pStyle w:val="TOC3"/>
            <w:tabs>
              <w:tab w:val="right" w:leader="dot" w:pos="9350"/>
            </w:tabs>
            <w:rPr>
              <w:rFonts w:eastAsiaTheme="minorEastAsia"/>
              <w:noProof/>
              <w:kern w:val="2"/>
              <w:lang w:val="en-GB" w:eastAsia="en-GB"/>
              <w14:ligatures w14:val="standardContextual"/>
            </w:rPr>
          </w:pPr>
          <w:hyperlink w:anchor="_Toc154846921" w:history="1">
            <w:r w:rsidR="004507B5" w:rsidRPr="00215C60">
              <w:rPr>
                <w:rStyle w:val="Hyperlink"/>
                <w:noProof/>
              </w:rPr>
              <w:t>User Feedback System</w:t>
            </w:r>
            <w:r w:rsidR="004507B5">
              <w:rPr>
                <w:noProof/>
                <w:webHidden/>
              </w:rPr>
              <w:tab/>
            </w:r>
            <w:r w:rsidR="004507B5">
              <w:rPr>
                <w:noProof/>
                <w:webHidden/>
              </w:rPr>
              <w:fldChar w:fldCharType="begin"/>
            </w:r>
            <w:r w:rsidR="004507B5">
              <w:rPr>
                <w:noProof/>
                <w:webHidden/>
              </w:rPr>
              <w:instrText xml:space="preserve"> PAGEREF _Toc154846921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6ABA5389" w14:textId="7A316BF9" w:rsidR="004507B5" w:rsidRDefault="00000000">
          <w:pPr>
            <w:pStyle w:val="TOC3"/>
            <w:tabs>
              <w:tab w:val="right" w:leader="dot" w:pos="9350"/>
            </w:tabs>
            <w:rPr>
              <w:rFonts w:eastAsiaTheme="minorEastAsia"/>
              <w:noProof/>
              <w:kern w:val="2"/>
              <w:lang w:val="en-GB" w:eastAsia="en-GB"/>
              <w14:ligatures w14:val="standardContextual"/>
            </w:rPr>
          </w:pPr>
          <w:hyperlink w:anchor="_Toc154846922" w:history="1">
            <w:r w:rsidR="004507B5" w:rsidRPr="00215C60">
              <w:rPr>
                <w:rStyle w:val="Hyperlink"/>
                <w:noProof/>
              </w:rPr>
              <w:t>(Internet of Things) IoT Integration with smart sensing chairs</w:t>
            </w:r>
            <w:r w:rsidR="004507B5">
              <w:rPr>
                <w:noProof/>
                <w:webHidden/>
              </w:rPr>
              <w:tab/>
            </w:r>
            <w:r w:rsidR="004507B5">
              <w:rPr>
                <w:noProof/>
                <w:webHidden/>
              </w:rPr>
              <w:fldChar w:fldCharType="begin"/>
            </w:r>
            <w:r w:rsidR="004507B5">
              <w:rPr>
                <w:noProof/>
                <w:webHidden/>
              </w:rPr>
              <w:instrText xml:space="preserve"> PAGEREF _Toc154846922 \h </w:instrText>
            </w:r>
            <w:r w:rsidR="004507B5">
              <w:rPr>
                <w:noProof/>
                <w:webHidden/>
              </w:rPr>
            </w:r>
            <w:r w:rsidR="004507B5">
              <w:rPr>
                <w:noProof/>
                <w:webHidden/>
              </w:rPr>
              <w:fldChar w:fldCharType="separate"/>
            </w:r>
            <w:r w:rsidR="004507B5">
              <w:rPr>
                <w:noProof/>
                <w:webHidden/>
              </w:rPr>
              <w:t>13</w:t>
            </w:r>
            <w:r w:rsidR="004507B5">
              <w:rPr>
                <w:noProof/>
                <w:webHidden/>
              </w:rPr>
              <w:fldChar w:fldCharType="end"/>
            </w:r>
          </w:hyperlink>
        </w:p>
        <w:p w14:paraId="09239414" w14:textId="4B1DC106" w:rsidR="004507B5" w:rsidRDefault="00000000">
          <w:pPr>
            <w:pStyle w:val="TOC3"/>
            <w:tabs>
              <w:tab w:val="right" w:leader="dot" w:pos="9350"/>
            </w:tabs>
            <w:rPr>
              <w:rFonts w:eastAsiaTheme="minorEastAsia"/>
              <w:noProof/>
              <w:kern w:val="2"/>
              <w:lang w:val="en-GB" w:eastAsia="en-GB"/>
              <w14:ligatures w14:val="standardContextual"/>
            </w:rPr>
          </w:pPr>
          <w:hyperlink w:anchor="_Toc154846923" w:history="1">
            <w:r w:rsidR="004507B5" w:rsidRPr="00215C60">
              <w:rPr>
                <w:rStyle w:val="Hyperlink"/>
                <w:noProof/>
              </w:rPr>
              <w:t>Challenges and Limitations</w:t>
            </w:r>
            <w:r w:rsidR="004507B5">
              <w:rPr>
                <w:noProof/>
                <w:webHidden/>
              </w:rPr>
              <w:tab/>
            </w:r>
            <w:r w:rsidR="004507B5">
              <w:rPr>
                <w:noProof/>
                <w:webHidden/>
              </w:rPr>
              <w:fldChar w:fldCharType="begin"/>
            </w:r>
            <w:r w:rsidR="004507B5">
              <w:rPr>
                <w:noProof/>
                <w:webHidden/>
              </w:rPr>
              <w:instrText xml:space="preserve"> PAGEREF _Toc154846923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34F4668F" w14:textId="03EEF306" w:rsidR="004507B5" w:rsidRDefault="00000000">
          <w:pPr>
            <w:pStyle w:val="TOC3"/>
            <w:tabs>
              <w:tab w:val="right" w:leader="dot" w:pos="9350"/>
            </w:tabs>
            <w:rPr>
              <w:rFonts w:eastAsiaTheme="minorEastAsia"/>
              <w:noProof/>
              <w:kern w:val="2"/>
              <w:lang w:val="en-GB" w:eastAsia="en-GB"/>
              <w14:ligatures w14:val="standardContextual"/>
            </w:rPr>
          </w:pPr>
          <w:hyperlink w:anchor="_Toc154846924" w:history="1">
            <w:r w:rsidR="004507B5" w:rsidRPr="00215C60">
              <w:rPr>
                <w:rStyle w:val="Hyperlink"/>
                <w:noProof/>
              </w:rPr>
              <w:t>Research Gaps</w:t>
            </w:r>
            <w:r w:rsidR="004507B5">
              <w:rPr>
                <w:noProof/>
                <w:webHidden/>
              </w:rPr>
              <w:tab/>
            </w:r>
            <w:r w:rsidR="004507B5">
              <w:rPr>
                <w:noProof/>
                <w:webHidden/>
              </w:rPr>
              <w:fldChar w:fldCharType="begin"/>
            </w:r>
            <w:r w:rsidR="004507B5">
              <w:rPr>
                <w:noProof/>
                <w:webHidden/>
              </w:rPr>
              <w:instrText xml:space="preserve"> PAGEREF _Toc154846924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1F0F44A2" w14:textId="016BB8D3" w:rsidR="004507B5" w:rsidRDefault="00000000">
          <w:pPr>
            <w:pStyle w:val="TOC3"/>
            <w:tabs>
              <w:tab w:val="right" w:leader="dot" w:pos="9350"/>
            </w:tabs>
            <w:rPr>
              <w:rFonts w:eastAsiaTheme="minorEastAsia"/>
              <w:noProof/>
              <w:kern w:val="2"/>
              <w:lang w:val="en-GB" w:eastAsia="en-GB"/>
              <w14:ligatures w14:val="standardContextual"/>
            </w:rPr>
          </w:pPr>
          <w:hyperlink w:anchor="_Toc154846925" w:history="1">
            <w:r w:rsidR="004507B5" w:rsidRPr="00215C60">
              <w:rPr>
                <w:rStyle w:val="Hyperlink"/>
                <w:noProof/>
              </w:rPr>
              <w:t>The use and impact of Mobile apps in the healthcare sector</w:t>
            </w:r>
            <w:r w:rsidR="004507B5">
              <w:rPr>
                <w:noProof/>
                <w:webHidden/>
              </w:rPr>
              <w:tab/>
            </w:r>
            <w:r w:rsidR="004507B5">
              <w:rPr>
                <w:noProof/>
                <w:webHidden/>
              </w:rPr>
              <w:fldChar w:fldCharType="begin"/>
            </w:r>
            <w:r w:rsidR="004507B5">
              <w:rPr>
                <w:noProof/>
                <w:webHidden/>
              </w:rPr>
              <w:instrText xml:space="preserve"> PAGEREF _Toc154846925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27C8B5AC" w14:textId="02EC85C0" w:rsidR="004507B5" w:rsidRDefault="00000000">
          <w:pPr>
            <w:pStyle w:val="TOC2"/>
            <w:tabs>
              <w:tab w:val="right" w:leader="dot" w:pos="9350"/>
            </w:tabs>
            <w:rPr>
              <w:rFonts w:eastAsiaTheme="minorEastAsia"/>
              <w:noProof/>
              <w:kern w:val="2"/>
              <w:lang w:val="en-GB" w:eastAsia="en-GB"/>
              <w14:ligatures w14:val="standardContextual"/>
            </w:rPr>
          </w:pPr>
          <w:hyperlink w:anchor="_Toc154846926" w:history="1">
            <w:r w:rsidR="004507B5" w:rsidRPr="00215C60">
              <w:rPr>
                <w:rStyle w:val="Hyperlink"/>
                <w:noProof/>
              </w:rPr>
              <w:t>Discussion</w:t>
            </w:r>
            <w:r w:rsidR="004507B5">
              <w:rPr>
                <w:noProof/>
                <w:webHidden/>
              </w:rPr>
              <w:tab/>
            </w:r>
            <w:r w:rsidR="004507B5">
              <w:rPr>
                <w:noProof/>
                <w:webHidden/>
              </w:rPr>
              <w:fldChar w:fldCharType="begin"/>
            </w:r>
            <w:r w:rsidR="004507B5">
              <w:rPr>
                <w:noProof/>
                <w:webHidden/>
              </w:rPr>
              <w:instrText xml:space="preserve"> PAGEREF _Toc154846926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59EE5183" w14:textId="2E3E1133" w:rsidR="004507B5" w:rsidRDefault="00000000">
          <w:pPr>
            <w:pStyle w:val="TOC3"/>
            <w:tabs>
              <w:tab w:val="right" w:leader="dot" w:pos="9350"/>
            </w:tabs>
            <w:rPr>
              <w:rFonts w:eastAsiaTheme="minorEastAsia"/>
              <w:noProof/>
              <w:kern w:val="2"/>
              <w:lang w:val="en-GB" w:eastAsia="en-GB"/>
              <w14:ligatures w14:val="standardContextual"/>
            </w:rPr>
          </w:pPr>
          <w:hyperlink w:anchor="_Toc154846927" w:history="1">
            <w:r w:rsidR="004507B5" w:rsidRPr="00215C60">
              <w:rPr>
                <w:rStyle w:val="Hyperlink"/>
                <w:noProof/>
              </w:rPr>
              <w:t>Commercialization</w:t>
            </w:r>
            <w:r w:rsidR="004507B5">
              <w:rPr>
                <w:noProof/>
                <w:webHidden/>
              </w:rPr>
              <w:tab/>
            </w:r>
            <w:r w:rsidR="004507B5">
              <w:rPr>
                <w:noProof/>
                <w:webHidden/>
              </w:rPr>
              <w:fldChar w:fldCharType="begin"/>
            </w:r>
            <w:r w:rsidR="004507B5">
              <w:rPr>
                <w:noProof/>
                <w:webHidden/>
              </w:rPr>
              <w:instrText xml:space="preserve"> PAGEREF _Toc154846927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26B9FA1D" w14:textId="2AAD78C4" w:rsidR="004507B5" w:rsidRDefault="00000000">
          <w:pPr>
            <w:pStyle w:val="TOC3"/>
            <w:tabs>
              <w:tab w:val="right" w:leader="dot" w:pos="9350"/>
            </w:tabs>
            <w:rPr>
              <w:rFonts w:eastAsiaTheme="minorEastAsia"/>
              <w:noProof/>
              <w:kern w:val="2"/>
              <w:lang w:val="en-GB" w:eastAsia="en-GB"/>
              <w14:ligatures w14:val="standardContextual"/>
            </w:rPr>
          </w:pPr>
          <w:hyperlink w:anchor="_Toc154846928" w:history="1">
            <w:r w:rsidR="004507B5" w:rsidRPr="00215C60">
              <w:rPr>
                <w:rStyle w:val="Hyperlink"/>
                <w:noProof/>
              </w:rPr>
              <w:t>Future Directives and Trends</w:t>
            </w:r>
            <w:r w:rsidR="004507B5">
              <w:rPr>
                <w:noProof/>
                <w:webHidden/>
              </w:rPr>
              <w:tab/>
            </w:r>
            <w:r w:rsidR="004507B5">
              <w:rPr>
                <w:noProof/>
                <w:webHidden/>
              </w:rPr>
              <w:fldChar w:fldCharType="begin"/>
            </w:r>
            <w:r w:rsidR="004507B5">
              <w:rPr>
                <w:noProof/>
                <w:webHidden/>
              </w:rPr>
              <w:instrText xml:space="preserve"> PAGEREF _Toc154846928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47BCF71D" w14:textId="4AA41DEA" w:rsidR="004507B5" w:rsidRDefault="00000000">
          <w:pPr>
            <w:pStyle w:val="TOC3"/>
            <w:tabs>
              <w:tab w:val="right" w:leader="dot" w:pos="9350"/>
            </w:tabs>
            <w:rPr>
              <w:rFonts w:eastAsiaTheme="minorEastAsia"/>
              <w:noProof/>
              <w:kern w:val="2"/>
              <w:lang w:val="en-GB" w:eastAsia="en-GB"/>
              <w14:ligatures w14:val="standardContextual"/>
            </w:rPr>
          </w:pPr>
          <w:hyperlink w:anchor="_Toc154846929" w:history="1">
            <w:r w:rsidR="004507B5" w:rsidRPr="00215C60">
              <w:rPr>
                <w:rStyle w:val="Hyperlink"/>
                <w:noProof/>
              </w:rPr>
              <w:t>Systematic Mapping</w:t>
            </w:r>
            <w:r w:rsidR="004507B5">
              <w:rPr>
                <w:noProof/>
                <w:webHidden/>
              </w:rPr>
              <w:tab/>
            </w:r>
            <w:r w:rsidR="004507B5">
              <w:rPr>
                <w:noProof/>
                <w:webHidden/>
              </w:rPr>
              <w:fldChar w:fldCharType="begin"/>
            </w:r>
            <w:r w:rsidR="004507B5">
              <w:rPr>
                <w:noProof/>
                <w:webHidden/>
              </w:rPr>
              <w:instrText xml:space="preserve"> PAGEREF _Toc154846929 \h </w:instrText>
            </w:r>
            <w:r w:rsidR="004507B5">
              <w:rPr>
                <w:noProof/>
                <w:webHidden/>
              </w:rPr>
            </w:r>
            <w:r w:rsidR="004507B5">
              <w:rPr>
                <w:noProof/>
                <w:webHidden/>
              </w:rPr>
              <w:fldChar w:fldCharType="separate"/>
            </w:r>
            <w:r w:rsidR="004507B5">
              <w:rPr>
                <w:noProof/>
                <w:webHidden/>
              </w:rPr>
              <w:t>15</w:t>
            </w:r>
            <w:r w:rsidR="004507B5">
              <w:rPr>
                <w:noProof/>
                <w:webHidden/>
              </w:rPr>
              <w:fldChar w:fldCharType="end"/>
            </w:r>
          </w:hyperlink>
        </w:p>
        <w:p w14:paraId="3760DF70" w14:textId="2A1B1452" w:rsidR="004507B5" w:rsidRDefault="00000000">
          <w:pPr>
            <w:pStyle w:val="TOC2"/>
            <w:tabs>
              <w:tab w:val="right" w:leader="dot" w:pos="9350"/>
            </w:tabs>
            <w:rPr>
              <w:rFonts w:eastAsiaTheme="minorEastAsia"/>
              <w:noProof/>
              <w:kern w:val="2"/>
              <w:lang w:val="en-GB" w:eastAsia="en-GB"/>
              <w14:ligatures w14:val="standardContextual"/>
            </w:rPr>
          </w:pPr>
          <w:hyperlink w:anchor="_Toc154846930" w:history="1">
            <w:r w:rsidR="004507B5" w:rsidRPr="00215C60">
              <w:rPr>
                <w:rStyle w:val="Hyperlink"/>
                <w:noProof/>
              </w:rPr>
              <w:t>Conclusion</w:t>
            </w:r>
            <w:r w:rsidR="004507B5">
              <w:rPr>
                <w:noProof/>
                <w:webHidden/>
              </w:rPr>
              <w:tab/>
            </w:r>
            <w:r w:rsidR="004507B5">
              <w:rPr>
                <w:noProof/>
                <w:webHidden/>
              </w:rPr>
              <w:fldChar w:fldCharType="begin"/>
            </w:r>
            <w:r w:rsidR="004507B5">
              <w:rPr>
                <w:noProof/>
                <w:webHidden/>
              </w:rPr>
              <w:instrText xml:space="preserve"> PAGEREF _Toc154846930 \h </w:instrText>
            </w:r>
            <w:r w:rsidR="004507B5">
              <w:rPr>
                <w:noProof/>
                <w:webHidden/>
              </w:rPr>
            </w:r>
            <w:r w:rsidR="004507B5">
              <w:rPr>
                <w:noProof/>
                <w:webHidden/>
              </w:rPr>
              <w:fldChar w:fldCharType="separate"/>
            </w:r>
            <w:r w:rsidR="004507B5">
              <w:rPr>
                <w:noProof/>
                <w:webHidden/>
              </w:rPr>
              <w:t>15</w:t>
            </w:r>
            <w:r w:rsidR="004507B5">
              <w:rPr>
                <w:noProof/>
                <w:webHidden/>
              </w:rPr>
              <w:fldChar w:fldCharType="end"/>
            </w:r>
          </w:hyperlink>
        </w:p>
        <w:p w14:paraId="1A68A59B" w14:textId="6DEFEFCD" w:rsidR="004507B5" w:rsidRDefault="00000000">
          <w:pPr>
            <w:pStyle w:val="TOC2"/>
            <w:tabs>
              <w:tab w:val="right" w:leader="dot" w:pos="9350"/>
            </w:tabs>
            <w:rPr>
              <w:rFonts w:eastAsiaTheme="minorEastAsia"/>
              <w:noProof/>
              <w:kern w:val="2"/>
              <w:lang w:val="en-GB" w:eastAsia="en-GB"/>
              <w14:ligatures w14:val="standardContextual"/>
            </w:rPr>
          </w:pPr>
          <w:hyperlink w:anchor="_Toc154846931" w:history="1">
            <w:r w:rsidR="004507B5" w:rsidRPr="00215C60">
              <w:rPr>
                <w:rStyle w:val="Hyperlink"/>
                <w:noProof/>
              </w:rPr>
              <w:t>References</w:t>
            </w:r>
            <w:r w:rsidR="004507B5">
              <w:rPr>
                <w:noProof/>
                <w:webHidden/>
              </w:rPr>
              <w:tab/>
            </w:r>
            <w:r w:rsidR="004507B5">
              <w:rPr>
                <w:noProof/>
                <w:webHidden/>
              </w:rPr>
              <w:fldChar w:fldCharType="begin"/>
            </w:r>
            <w:r w:rsidR="004507B5">
              <w:rPr>
                <w:noProof/>
                <w:webHidden/>
              </w:rPr>
              <w:instrText xml:space="preserve"> PAGEREF _Toc154846931 \h </w:instrText>
            </w:r>
            <w:r w:rsidR="004507B5">
              <w:rPr>
                <w:noProof/>
                <w:webHidden/>
              </w:rPr>
            </w:r>
            <w:r w:rsidR="004507B5">
              <w:rPr>
                <w:noProof/>
                <w:webHidden/>
              </w:rPr>
              <w:fldChar w:fldCharType="separate"/>
            </w:r>
            <w:r w:rsidR="004507B5">
              <w:rPr>
                <w:noProof/>
                <w:webHidden/>
              </w:rPr>
              <w:t>16</w:t>
            </w:r>
            <w:r w:rsidR="004507B5">
              <w:rPr>
                <w:noProof/>
                <w:webHidden/>
              </w:rPr>
              <w:fldChar w:fldCharType="end"/>
            </w:r>
          </w:hyperlink>
        </w:p>
        <w:p w14:paraId="3BA5DD96" w14:textId="06D2D6DF" w:rsidR="004507B5" w:rsidRDefault="00000000">
          <w:pPr>
            <w:pStyle w:val="TOC2"/>
            <w:tabs>
              <w:tab w:val="right" w:leader="dot" w:pos="9350"/>
            </w:tabs>
            <w:rPr>
              <w:rFonts w:eastAsiaTheme="minorEastAsia"/>
              <w:noProof/>
              <w:kern w:val="2"/>
              <w:lang w:val="en-GB" w:eastAsia="en-GB"/>
              <w14:ligatures w14:val="standardContextual"/>
            </w:rPr>
          </w:pPr>
          <w:hyperlink w:anchor="_Toc154846932" w:history="1">
            <w:r w:rsidR="004507B5" w:rsidRPr="00215C60">
              <w:rPr>
                <w:rStyle w:val="Hyperlink"/>
                <w:noProof/>
              </w:rPr>
              <w:t>Appendixes</w:t>
            </w:r>
            <w:r w:rsidR="004507B5">
              <w:rPr>
                <w:noProof/>
                <w:webHidden/>
              </w:rPr>
              <w:tab/>
            </w:r>
            <w:r w:rsidR="004507B5">
              <w:rPr>
                <w:noProof/>
                <w:webHidden/>
              </w:rPr>
              <w:fldChar w:fldCharType="begin"/>
            </w:r>
            <w:r w:rsidR="004507B5">
              <w:rPr>
                <w:noProof/>
                <w:webHidden/>
              </w:rPr>
              <w:instrText xml:space="preserve"> PAGEREF _Toc154846932 \h </w:instrText>
            </w:r>
            <w:r w:rsidR="004507B5">
              <w:rPr>
                <w:noProof/>
                <w:webHidden/>
              </w:rPr>
            </w:r>
            <w:r w:rsidR="004507B5">
              <w:rPr>
                <w:noProof/>
                <w:webHidden/>
              </w:rPr>
              <w:fldChar w:fldCharType="separate"/>
            </w:r>
            <w:r w:rsidR="004507B5">
              <w:rPr>
                <w:noProof/>
                <w:webHidden/>
              </w:rPr>
              <w:t>19</w:t>
            </w:r>
            <w:r w:rsidR="004507B5">
              <w:rPr>
                <w:noProof/>
                <w:webHidden/>
              </w:rPr>
              <w:fldChar w:fldCharType="end"/>
            </w:r>
          </w:hyperlink>
        </w:p>
        <w:p w14:paraId="240862B7" w14:textId="653298C2" w:rsidR="009E6834" w:rsidRDefault="0044397D" w:rsidP="009E6834">
          <w:pPr>
            <w:rPr>
              <w:b/>
              <w:bCs/>
              <w:noProof/>
            </w:rPr>
          </w:pPr>
          <w:r>
            <w:rPr>
              <w:b/>
              <w:bCs/>
              <w:noProof/>
            </w:rPr>
            <w:fldChar w:fldCharType="end"/>
          </w:r>
        </w:p>
        <w:p w14:paraId="577CDBEA" w14:textId="30EA4484" w:rsidR="004B2AEF" w:rsidRDefault="00000000" w:rsidP="004B2AEF"/>
      </w:sdtContent>
    </w:sdt>
    <w:p w14:paraId="6004BD97" w14:textId="77777777" w:rsidR="004B2AEF" w:rsidRDefault="004B2AEF" w:rsidP="004B2AEF"/>
    <w:p w14:paraId="624C29BE" w14:textId="77777777" w:rsidR="004B2AEF" w:rsidRPr="004B2AEF" w:rsidRDefault="004B2AEF" w:rsidP="004B2AEF"/>
    <w:p w14:paraId="4D103E1F" w14:textId="40B41455" w:rsidR="005D4500" w:rsidRDefault="005D4500" w:rsidP="005D4500">
      <w:pPr>
        <w:pStyle w:val="Heading1"/>
      </w:pPr>
      <w:bookmarkStart w:id="0" w:name="_Toc154846905"/>
      <w:r>
        <w:lastRenderedPageBreak/>
        <w:t>List of Figures</w:t>
      </w:r>
      <w:bookmarkEnd w:id="0"/>
    </w:p>
    <w:p w14:paraId="0D9F08B6" w14:textId="70623B50" w:rsidR="004242C2"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4168417" w:history="1">
        <w:r w:rsidR="004242C2" w:rsidRPr="00404733">
          <w:rPr>
            <w:rStyle w:val="Hyperlink"/>
            <w:noProof/>
          </w:rPr>
          <w:t>Figure 1 - Research Methodology Flowchart</w:t>
        </w:r>
        <w:r w:rsidR="004242C2">
          <w:rPr>
            <w:noProof/>
            <w:webHidden/>
          </w:rPr>
          <w:tab/>
        </w:r>
        <w:r w:rsidR="004242C2">
          <w:rPr>
            <w:noProof/>
            <w:webHidden/>
          </w:rPr>
          <w:fldChar w:fldCharType="begin"/>
        </w:r>
        <w:r w:rsidR="004242C2">
          <w:rPr>
            <w:noProof/>
            <w:webHidden/>
          </w:rPr>
          <w:instrText xml:space="preserve"> PAGEREF _Toc154168417 \h </w:instrText>
        </w:r>
        <w:r w:rsidR="004242C2">
          <w:rPr>
            <w:noProof/>
            <w:webHidden/>
          </w:rPr>
        </w:r>
        <w:r w:rsidR="004242C2">
          <w:rPr>
            <w:noProof/>
            <w:webHidden/>
          </w:rPr>
          <w:fldChar w:fldCharType="separate"/>
        </w:r>
        <w:r w:rsidR="004242C2">
          <w:rPr>
            <w:noProof/>
            <w:webHidden/>
          </w:rPr>
          <w:t>5</w:t>
        </w:r>
        <w:r w:rsidR="004242C2">
          <w:rPr>
            <w:noProof/>
            <w:webHidden/>
          </w:rPr>
          <w:fldChar w:fldCharType="end"/>
        </w:r>
      </w:hyperlink>
    </w:p>
    <w:p w14:paraId="291DE87D" w14:textId="5CBE68B6"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18" w:history="1">
        <w:r w:rsidR="004242C2" w:rsidRPr="00404733">
          <w:rPr>
            <w:rStyle w:val="Hyperlink"/>
            <w:noProof/>
          </w:rPr>
          <w:t>Figure 2 – Timeline Map of Similar Literatures</w:t>
        </w:r>
        <w:r w:rsidR="004242C2">
          <w:rPr>
            <w:noProof/>
            <w:webHidden/>
          </w:rPr>
          <w:tab/>
        </w:r>
        <w:r w:rsidR="004242C2">
          <w:rPr>
            <w:noProof/>
            <w:webHidden/>
          </w:rPr>
          <w:fldChar w:fldCharType="begin"/>
        </w:r>
        <w:r w:rsidR="004242C2">
          <w:rPr>
            <w:noProof/>
            <w:webHidden/>
          </w:rPr>
          <w:instrText xml:space="preserve"> PAGEREF _Toc154168418 \h </w:instrText>
        </w:r>
        <w:r w:rsidR="004242C2">
          <w:rPr>
            <w:noProof/>
            <w:webHidden/>
          </w:rPr>
        </w:r>
        <w:r w:rsidR="004242C2">
          <w:rPr>
            <w:noProof/>
            <w:webHidden/>
          </w:rPr>
          <w:fldChar w:fldCharType="separate"/>
        </w:r>
        <w:r w:rsidR="004242C2">
          <w:rPr>
            <w:noProof/>
            <w:webHidden/>
          </w:rPr>
          <w:t>7</w:t>
        </w:r>
        <w:r w:rsidR="004242C2">
          <w:rPr>
            <w:noProof/>
            <w:webHidden/>
          </w:rPr>
          <w:fldChar w:fldCharType="end"/>
        </w:r>
      </w:hyperlink>
    </w:p>
    <w:p w14:paraId="7B6CC9FD" w14:textId="2016143D"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19" w:history="1">
        <w:r w:rsidR="004242C2" w:rsidRPr="00404733">
          <w:rPr>
            <w:rStyle w:val="Hyperlink"/>
            <w:noProof/>
          </w:rPr>
          <w:t>Figure 3 - A Map of Similar Studies on Smart Sensing Chairs</w:t>
        </w:r>
        <w:r w:rsidR="004242C2">
          <w:rPr>
            <w:noProof/>
            <w:webHidden/>
          </w:rPr>
          <w:tab/>
        </w:r>
        <w:r w:rsidR="004242C2">
          <w:rPr>
            <w:noProof/>
            <w:webHidden/>
          </w:rPr>
          <w:fldChar w:fldCharType="begin"/>
        </w:r>
        <w:r w:rsidR="004242C2">
          <w:rPr>
            <w:noProof/>
            <w:webHidden/>
          </w:rPr>
          <w:instrText xml:space="preserve"> PAGEREF _Toc154168419 \h </w:instrText>
        </w:r>
        <w:r w:rsidR="004242C2">
          <w:rPr>
            <w:noProof/>
            <w:webHidden/>
          </w:rPr>
        </w:r>
        <w:r w:rsidR="004242C2">
          <w:rPr>
            <w:noProof/>
            <w:webHidden/>
          </w:rPr>
          <w:fldChar w:fldCharType="separate"/>
        </w:r>
        <w:r w:rsidR="004242C2">
          <w:rPr>
            <w:noProof/>
            <w:webHidden/>
          </w:rPr>
          <w:t>8</w:t>
        </w:r>
        <w:r w:rsidR="004242C2">
          <w:rPr>
            <w:noProof/>
            <w:webHidden/>
          </w:rPr>
          <w:fldChar w:fldCharType="end"/>
        </w:r>
      </w:hyperlink>
    </w:p>
    <w:p w14:paraId="178DF329" w14:textId="1806E4D0"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0" w:history="1">
        <w:r w:rsidR="004242C2" w:rsidRPr="00404733">
          <w:rPr>
            <w:rStyle w:val="Hyperlink"/>
            <w:noProof/>
          </w:rPr>
          <w:t>Figure 4- A Force Sensing Resistor</w:t>
        </w:r>
        <w:r w:rsidR="004242C2">
          <w:rPr>
            <w:noProof/>
            <w:webHidden/>
          </w:rPr>
          <w:tab/>
        </w:r>
        <w:r w:rsidR="004242C2">
          <w:rPr>
            <w:noProof/>
            <w:webHidden/>
          </w:rPr>
          <w:fldChar w:fldCharType="begin"/>
        </w:r>
        <w:r w:rsidR="004242C2">
          <w:rPr>
            <w:noProof/>
            <w:webHidden/>
          </w:rPr>
          <w:instrText xml:space="preserve"> PAGEREF _Toc154168420 \h </w:instrText>
        </w:r>
        <w:r w:rsidR="004242C2">
          <w:rPr>
            <w:noProof/>
            <w:webHidden/>
          </w:rPr>
        </w:r>
        <w:r w:rsidR="004242C2">
          <w:rPr>
            <w:noProof/>
            <w:webHidden/>
          </w:rPr>
          <w:fldChar w:fldCharType="separate"/>
        </w:r>
        <w:r w:rsidR="004242C2">
          <w:rPr>
            <w:noProof/>
            <w:webHidden/>
          </w:rPr>
          <w:t>9</w:t>
        </w:r>
        <w:r w:rsidR="004242C2">
          <w:rPr>
            <w:noProof/>
            <w:webHidden/>
          </w:rPr>
          <w:fldChar w:fldCharType="end"/>
        </w:r>
      </w:hyperlink>
    </w:p>
    <w:p w14:paraId="3BB6364D" w14:textId="5BE9EA72"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1" w:history="1">
        <w:r w:rsidR="004242C2" w:rsidRPr="00404733">
          <w:rPr>
            <w:rStyle w:val="Hyperlink"/>
            <w:noProof/>
          </w:rPr>
          <w:t xml:space="preserve">Figure 5 - Textile Pressure Sensor composition </w:t>
        </w:r>
        <w:r w:rsidR="004242C2" w:rsidRPr="00404733">
          <w:rPr>
            <w:rStyle w:val="Hyperlink"/>
            <w:rFonts w:ascii="Calibri" w:hAnsi="Calibri" w:cs="Calibri"/>
            <w:noProof/>
          </w:rPr>
          <w:t>[16]</w:t>
        </w:r>
        <w:r w:rsidR="004242C2">
          <w:rPr>
            <w:noProof/>
            <w:webHidden/>
          </w:rPr>
          <w:tab/>
        </w:r>
        <w:r w:rsidR="004242C2">
          <w:rPr>
            <w:noProof/>
            <w:webHidden/>
          </w:rPr>
          <w:fldChar w:fldCharType="begin"/>
        </w:r>
        <w:r w:rsidR="004242C2">
          <w:rPr>
            <w:noProof/>
            <w:webHidden/>
          </w:rPr>
          <w:instrText xml:space="preserve"> PAGEREF _Toc154168421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584DE99C" w14:textId="4178E475"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2" w:history="1">
        <w:r w:rsidR="004242C2" w:rsidRPr="00404733">
          <w:rPr>
            <w:rStyle w:val="Hyperlink"/>
            <w:noProof/>
          </w:rPr>
          <w:t>Figure 6 - Flex Sensor</w:t>
        </w:r>
        <w:r w:rsidR="004242C2">
          <w:rPr>
            <w:noProof/>
            <w:webHidden/>
          </w:rPr>
          <w:tab/>
        </w:r>
        <w:r w:rsidR="004242C2">
          <w:rPr>
            <w:noProof/>
            <w:webHidden/>
          </w:rPr>
          <w:fldChar w:fldCharType="begin"/>
        </w:r>
        <w:r w:rsidR="004242C2">
          <w:rPr>
            <w:noProof/>
            <w:webHidden/>
          </w:rPr>
          <w:instrText xml:space="preserve"> PAGEREF _Toc154168422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4007E402" w14:textId="42ECBBA6" w:rsidR="004242C2" w:rsidRDefault="00000000">
      <w:pPr>
        <w:pStyle w:val="TableofFigures"/>
        <w:tabs>
          <w:tab w:val="right" w:leader="dot" w:pos="9350"/>
        </w:tabs>
        <w:rPr>
          <w:rFonts w:eastAsiaTheme="minorEastAsia"/>
          <w:noProof/>
          <w:kern w:val="2"/>
          <w:lang w:val="en-GB" w:eastAsia="en-GB"/>
          <w14:ligatures w14:val="standardContextual"/>
        </w:rPr>
      </w:pPr>
      <w:hyperlink w:anchor="_Toc154168423" w:history="1">
        <w:r w:rsidR="004242C2" w:rsidRPr="00404733">
          <w:rPr>
            <w:rStyle w:val="Hyperlink"/>
            <w:noProof/>
          </w:rPr>
          <w:t>Figure 7 - Feedback System Percentage</w:t>
        </w:r>
        <w:r w:rsidR="004242C2">
          <w:rPr>
            <w:noProof/>
            <w:webHidden/>
          </w:rPr>
          <w:tab/>
        </w:r>
        <w:r w:rsidR="004242C2">
          <w:rPr>
            <w:noProof/>
            <w:webHidden/>
          </w:rPr>
          <w:fldChar w:fldCharType="begin"/>
        </w:r>
        <w:r w:rsidR="004242C2">
          <w:rPr>
            <w:noProof/>
            <w:webHidden/>
          </w:rPr>
          <w:instrText xml:space="preserve"> PAGEREF _Toc154168423 \h </w:instrText>
        </w:r>
        <w:r w:rsidR="004242C2">
          <w:rPr>
            <w:noProof/>
            <w:webHidden/>
          </w:rPr>
        </w:r>
        <w:r w:rsidR="004242C2">
          <w:rPr>
            <w:noProof/>
            <w:webHidden/>
          </w:rPr>
          <w:fldChar w:fldCharType="separate"/>
        </w:r>
        <w:r w:rsidR="004242C2">
          <w:rPr>
            <w:noProof/>
            <w:webHidden/>
          </w:rPr>
          <w:t>12</w:t>
        </w:r>
        <w:r w:rsidR="004242C2">
          <w:rPr>
            <w:noProof/>
            <w:webHidden/>
          </w:rPr>
          <w:fldChar w:fldCharType="end"/>
        </w:r>
      </w:hyperlink>
    </w:p>
    <w:p w14:paraId="7717E0FC" w14:textId="09C2EE81"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4846906"/>
      <w:r>
        <w:lastRenderedPageBreak/>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57124927"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w:t>
      </w:r>
      <w:r w:rsidR="001E0A49">
        <w:t>providing</w:t>
      </w:r>
      <w:r w:rsidR="007B2A6C">
        <w:t xml:space="preserv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666C86ED" w14:textId="79526FD9" w:rsidR="00C11DE0" w:rsidRDefault="00AF4D3E" w:rsidP="007E6DF4">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p>
    <w:p w14:paraId="30A7C5D9" w14:textId="6A99DE8D" w:rsidR="00C11DE0" w:rsidRDefault="00C11DE0" w:rsidP="00C11DE0">
      <w:pPr>
        <w:pStyle w:val="Heading2"/>
      </w:pPr>
      <w:bookmarkStart w:id="2" w:name="_Toc154846907"/>
      <w:r>
        <w:t>Objective</w:t>
      </w:r>
      <w:r w:rsidR="00E11225">
        <w:t>s</w:t>
      </w:r>
      <w:bookmarkEnd w:id="2"/>
    </w:p>
    <w:p w14:paraId="08D89ED8" w14:textId="37DE203E" w:rsidR="00E11225" w:rsidRDefault="00E11225" w:rsidP="00E11225">
      <w:r>
        <w:t xml:space="preserve">Furthermore, with a lot of research papers being published in this field, </w:t>
      </w:r>
      <w:r w:rsidR="00992D27">
        <w:t>this study</w:t>
      </w:r>
      <w:r>
        <w:t xml:space="preserve">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w:t>
      </w:r>
      <w:r w:rsidR="00A075EC">
        <w:t xml:space="preserve">Hence, a systematic review method was formulated to efficiently analyze existing studies of smart sensing systems. </w:t>
      </w:r>
    </w:p>
    <w:p w14:paraId="2781431A" w14:textId="77777777" w:rsidR="00A075EC" w:rsidRDefault="00A075EC" w:rsidP="00E11225"/>
    <w:p w14:paraId="15693375" w14:textId="7186DA74" w:rsidR="004A1C65" w:rsidRDefault="00ED7EC0" w:rsidP="001A4E73">
      <w:pPr>
        <w:pStyle w:val="Heading2"/>
      </w:pPr>
      <w:bookmarkStart w:id="3" w:name="_Toc154846908"/>
      <w:r>
        <w:lastRenderedPageBreak/>
        <w:t>Research Methodology</w:t>
      </w:r>
      <w:bookmarkEnd w:id="3"/>
    </w:p>
    <w:p w14:paraId="4001D70A" w14:textId="4A01BFC5" w:rsidR="001A4E73" w:rsidRDefault="001A4E73" w:rsidP="001A4E73">
      <w:r w:rsidRPr="001A4E73">
        <w:t xml:space="preserve">This </w:t>
      </w:r>
      <w:r w:rsidR="007D2E74">
        <w:t>paper</w:t>
      </w:r>
      <w:r w:rsidRPr="001A4E73">
        <w:t xml:space="preserve"> is aimed at conducting a systematic review of similar research studies done on smart sensing chair technology. The research</w:t>
      </w:r>
      <w:r w:rsidR="00B6003C">
        <w:t xml:space="preserve"> metho</w:t>
      </w:r>
      <w:r w:rsidR="00743DA2">
        <w:t>d</w:t>
      </w:r>
      <w:r w:rsidRPr="001A4E73">
        <w:t xml:space="preserve"> that would be used is the</w:t>
      </w:r>
      <w:r w:rsidR="00150D25">
        <w:t xml:space="preserve"> study would be based on the C</w:t>
      </w:r>
      <w:r w:rsidR="00150D25" w:rsidRPr="00150D25">
        <w:t>ochrane</w:t>
      </w:r>
      <w:r w:rsidR="00150D25">
        <w:t xml:space="preserve"> review</w:t>
      </w:r>
      <w:r w:rsidR="00997BC1">
        <w:t xml:space="preserve"> methodology.</w:t>
      </w:r>
      <w:r w:rsidR="00996F2D">
        <w:t xml:space="preserve"> Overall, there are </w:t>
      </w:r>
      <w:r w:rsidR="002038EC">
        <w:rPr>
          <w:b/>
          <w:bCs/>
        </w:rPr>
        <w:t>9</w:t>
      </w:r>
      <w:r w:rsidR="00996F2D">
        <w:t xml:space="preserve"> steps involved </w:t>
      </w:r>
      <w:r w:rsidR="00730E2E">
        <w:t>with th</w:t>
      </w:r>
      <w:r w:rsidR="00E17632">
        <w:t>is</w:t>
      </w:r>
      <w:r w:rsidR="00730E2E">
        <w:t xml:space="preserve"> systematic review process which is the following: </w:t>
      </w:r>
    </w:p>
    <w:p w14:paraId="51E67A07" w14:textId="6D2A2172" w:rsidR="00730E2E" w:rsidRDefault="00730E2E" w:rsidP="00642C99">
      <w:pPr>
        <w:pStyle w:val="ListParagraph"/>
        <w:numPr>
          <w:ilvl w:val="0"/>
          <w:numId w:val="10"/>
        </w:numPr>
      </w:pPr>
      <w:r>
        <w:t>Formulation of Research Questions</w:t>
      </w:r>
    </w:p>
    <w:p w14:paraId="72B57E6C" w14:textId="2138A799" w:rsidR="002B401C" w:rsidRDefault="002B401C" w:rsidP="00642C99">
      <w:pPr>
        <w:pStyle w:val="ListParagraph"/>
        <w:numPr>
          <w:ilvl w:val="0"/>
          <w:numId w:val="10"/>
        </w:numPr>
      </w:pPr>
      <w:r>
        <w:t>Protocol</w:t>
      </w:r>
    </w:p>
    <w:p w14:paraId="5B001063" w14:textId="3E111BA5" w:rsidR="00642C99" w:rsidRDefault="00642C99" w:rsidP="00642C99">
      <w:pPr>
        <w:pStyle w:val="ListParagraph"/>
        <w:numPr>
          <w:ilvl w:val="0"/>
          <w:numId w:val="10"/>
        </w:numPr>
      </w:pPr>
      <w:r>
        <w:t>Search Strategy</w:t>
      </w:r>
    </w:p>
    <w:p w14:paraId="0E1CF787" w14:textId="285996C6" w:rsidR="00642C99" w:rsidRDefault="002B401C" w:rsidP="003E4F4A">
      <w:pPr>
        <w:pStyle w:val="ListParagraph"/>
        <w:numPr>
          <w:ilvl w:val="0"/>
          <w:numId w:val="10"/>
        </w:numPr>
      </w:pPr>
      <w:r>
        <w:t>Study</w:t>
      </w:r>
      <w:r w:rsidR="00B96BBE">
        <w:t xml:space="preserve"> Screening</w:t>
      </w:r>
      <w:r w:rsidR="003E4F4A">
        <w:t xml:space="preserve"> and </w:t>
      </w:r>
      <w:r w:rsidR="00642C99">
        <w:t>Selection</w:t>
      </w:r>
    </w:p>
    <w:p w14:paraId="54D7994E" w14:textId="2F81BB04" w:rsidR="00642C99" w:rsidRDefault="00642C99" w:rsidP="00642C99">
      <w:pPr>
        <w:pStyle w:val="ListParagraph"/>
        <w:numPr>
          <w:ilvl w:val="0"/>
          <w:numId w:val="10"/>
        </w:numPr>
      </w:pPr>
      <w:r>
        <w:t>Data Extraction</w:t>
      </w:r>
    </w:p>
    <w:p w14:paraId="06FA88CB" w14:textId="78B79B9A" w:rsidR="00642C99" w:rsidRDefault="00642C99" w:rsidP="00642C99">
      <w:pPr>
        <w:pStyle w:val="ListParagraph"/>
        <w:numPr>
          <w:ilvl w:val="0"/>
          <w:numId w:val="10"/>
        </w:numPr>
      </w:pPr>
      <w:r>
        <w:t>Bias R</w:t>
      </w:r>
      <w:r w:rsidR="00EE3C37">
        <w:t>isk Assessment</w:t>
      </w:r>
    </w:p>
    <w:p w14:paraId="53726105" w14:textId="0E618511" w:rsidR="00EE3C37" w:rsidRDefault="00EE3C37" w:rsidP="000410ED">
      <w:pPr>
        <w:pStyle w:val="ListParagraph"/>
        <w:numPr>
          <w:ilvl w:val="0"/>
          <w:numId w:val="10"/>
        </w:numPr>
      </w:pPr>
      <w:r>
        <w:t>Data Synthesis</w:t>
      </w:r>
    </w:p>
    <w:p w14:paraId="29256556" w14:textId="58878B51" w:rsidR="008322A3" w:rsidRDefault="008322A3" w:rsidP="000410ED">
      <w:pPr>
        <w:pStyle w:val="ListParagraph"/>
        <w:numPr>
          <w:ilvl w:val="0"/>
          <w:numId w:val="10"/>
        </w:numPr>
      </w:pPr>
      <w:r>
        <w:t>Discussion</w:t>
      </w:r>
    </w:p>
    <w:p w14:paraId="30B045AD" w14:textId="73D7E0AB" w:rsidR="009E1915" w:rsidRDefault="002B401C" w:rsidP="009E1915">
      <w:pPr>
        <w:pStyle w:val="ListParagraph"/>
        <w:numPr>
          <w:ilvl w:val="0"/>
          <w:numId w:val="10"/>
        </w:numPr>
      </w:pPr>
      <w:r>
        <w:t>Conclusion and Recommendations</w:t>
      </w:r>
    </w:p>
    <w:p w14:paraId="25A125DB" w14:textId="77777777" w:rsidR="009E1915" w:rsidRDefault="009E1915" w:rsidP="009E1915">
      <w:pPr>
        <w:pStyle w:val="ListParagraph"/>
      </w:pPr>
    </w:p>
    <w:p w14:paraId="5DA45975" w14:textId="2D49F4A1" w:rsidR="00C23CAB" w:rsidRDefault="009E1915" w:rsidP="00C23CAB">
      <w:pPr>
        <w:jc w:val="center"/>
      </w:pPr>
      <w:r>
        <w:rPr>
          <w:noProof/>
        </w:rPr>
        <w:drawing>
          <wp:inline distT="0" distB="0" distL="0" distR="0" wp14:anchorId="05C89E35" wp14:editId="3A474C0D">
            <wp:extent cx="5943600" cy="2431415"/>
            <wp:effectExtent l="0" t="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31415"/>
                    </a:xfrm>
                    <a:prstGeom prst="rect">
                      <a:avLst/>
                    </a:prstGeom>
                    <a:noFill/>
                    <a:ln>
                      <a:noFill/>
                    </a:ln>
                  </pic:spPr>
                </pic:pic>
              </a:graphicData>
            </a:graphic>
          </wp:inline>
        </w:drawing>
      </w:r>
    </w:p>
    <w:p w14:paraId="386BFF41" w14:textId="4BBAFE59" w:rsidR="004D51D2" w:rsidRDefault="004D51D2" w:rsidP="004D51D2">
      <w:pPr>
        <w:pStyle w:val="Caption"/>
        <w:jc w:val="center"/>
      </w:pPr>
      <w:bookmarkStart w:id="4" w:name="_Toc154168417"/>
      <w:r>
        <w:t xml:space="preserve">Figure </w:t>
      </w:r>
      <w:fldSimple w:instr=" SEQ Figure \* ARABIC ">
        <w:r w:rsidR="000A272A">
          <w:rPr>
            <w:noProof/>
          </w:rPr>
          <w:t>1</w:t>
        </w:r>
      </w:fldSimple>
      <w:r>
        <w:t xml:space="preserve"> - Research Methodology Flowchart</w:t>
      </w:r>
      <w:bookmarkEnd w:id="4"/>
    </w:p>
    <w:p w14:paraId="59A49AD7" w14:textId="34B56979" w:rsidR="00C23CAB" w:rsidRPr="001A4E73" w:rsidRDefault="00C23CAB" w:rsidP="00D25AA4">
      <w:pPr>
        <w:jc w:val="center"/>
      </w:pPr>
    </w:p>
    <w:p w14:paraId="5FB6ABAE" w14:textId="5BFE30FE" w:rsidR="00515CA9" w:rsidRDefault="00515CA9" w:rsidP="00804DCC">
      <w:pPr>
        <w:pStyle w:val="Heading3"/>
      </w:pPr>
      <w:bookmarkStart w:id="5" w:name="_Toc154846909"/>
      <w:r>
        <w:t>Protocol</w:t>
      </w:r>
      <w:bookmarkEnd w:id="5"/>
    </w:p>
    <w:p w14:paraId="7F13148E" w14:textId="6E60F1AC" w:rsidR="00A513D6" w:rsidRDefault="006A1A81" w:rsidP="00A513D6">
      <w:r>
        <w:t>&lt;Insert Protocol</w:t>
      </w:r>
      <w:r w:rsidR="001C527C">
        <w:t xml:space="preserve"> Content</w:t>
      </w:r>
      <w:r>
        <w:t>&gt;</w:t>
      </w:r>
    </w:p>
    <w:p w14:paraId="6B5CED84" w14:textId="77777777" w:rsidR="000656C6" w:rsidRDefault="000656C6" w:rsidP="00A513D6"/>
    <w:p w14:paraId="0112B775" w14:textId="77777777" w:rsidR="007B1537" w:rsidRDefault="007B1537" w:rsidP="00A513D6"/>
    <w:p w14:paraId="0B6726A1" w14:textId="77777777" w:rsidR="000656C6" w:rsidRDefault="000656C6" w:rsidP="00A513D6"/>
    <w:p w14:paraId="6539E387" w14:textId="77777777" w:rsidR="000656C6" w:rsidRPr="00A513D6" w:rsidRDefault="000656C6" w:rsidP="00A513D6"/>
    <w:p w14:paraId="022FFFD0" w14:textId="493DB788" w:rsidR="00DC1D18" w:rsidRDefault="001E67A9" w:rsidP="00804DCC">
      <w:pPr>
        <w:pStyle w:val="Heading3"/>
      </w:pPr>
      <w:bookmarkStart w:id="6" w:name="_Toc154846910"/>
      <w:r>
        <w:lastRenderedPageBreak/>
        <w:t xml:space="preserve">Formulation of </w:t>
      </w:r>
      <w:r w:rsidR="00FB29DF">
        <w:t>Research Questions</w:t>
      </w:r>
      <w:bookmarkEnd w:id="6"/>
    </w:p>
    <w:p w14:paraId="639A9BDC" w14:textId="16A33632" w:rsidR="00DC1D18" w:rsidRPr="00DC1D18" w:rsidRDefault="00DC1D18" w:rsidP="00DC1D18">
      <w:r>
        <w:t xml:space="preserve">The following are the </w:t>
      </w:r>
      <w:r w:rsidR="00804DCC">
        <w:t xml:space="preserve">relevant </w:t>
      </w:r>
      <w:r>
        <w:t>research questions tha</w:t>
      </w:r>
      <w:r w:rsidR="00804DCC">
        <w:t xml:space="preserve">t </w:t>
      </w:r>
      <w:r w:rsidR="007310A1">
        <w:t>must be</w:t>
      </w:r>
      <w:r w:rsidR="00733FF4">
        <w:t xml:space="preserve"> answered within this systematic literature review.</w:t>
      </w:r>
      <w:r w:rsidR="00804DCC">
        <w:t xml:space="preserve"> </w:t>
      </w:r>
    </w:p>
    <w:p w14:paraId="713F47CE" w14:textId="09ACB43A" w:rsidR="004A1C65" w:rsidRDefault="007D427D" w:rsidP="007D427D">
      <w:pPr>
        <w:pStyle w:val="ListParagraph"/>
        <w:numPr>
          <w:ilvl w:val="0"/>
          <w:numId w:val="9"/>
        </w:numPr>
      </w:pPr>
      <w:r>
        <w:t xml:space="preserve">What are the sensors that </w:t>
      </w:r>
      <w:r w:rsidR="00AE3759">
        <w:t>are</w:t>
      </w:r>
      <w:r w:rsidR="001A76A1">
        <w:t xml:space="preserve"> mostly</w:t>
      </w:r>
      <w:r>
        <w:t xml:space="preserve"> being used</w:t>
      </w:r>
      <w:r w:rsidR="0071495D">
        <w:t xml:space="preserve"> among </w:t>
      </w:r>
      <w:r>
        <w:t>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479B2682" w14:textId="76B65654" w:rsidR="00A3172B" w:rsidRPr="004A1C65" w:rsidRDefault="00887851" w:rsidP="00A3172B">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7" w:name="_Toc154846911"/>
      <w:r>
        <w:t>Search Strategy</w:t>
      </w:r>
      <w:bookmarkEnd w:id="7"/>
    </w:p>
    <w:p w14:paraId="17CE6D1B" w14:textId="3193DF5B"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7" w:history="1">
        <w:r w:rsidR="007E0C92" w:rsidRPr="00020EE3">
          <w:rPr>
            <w:rStyle w:val="Hyperlink"/>
            <w:b/>
            <w:bCs/>
          </w:rPr>
          <w:t>Semantic Scholar</w:t>
        </w:r>
      </w:hyperlink>
      <w:r w:rsidR="007E0C92">
        <w:t xml:space="preserve">, </w:t>
      </w:r>
      <w:hyperlink r:id="rId8" w:history="1">
        <w:r w:rsidR="007E0C92" w:rsidRPr="00020EE3">
          <w:rPr>
            <w:rStyle w:val="Hyperlink"/>
            <w:b/>
            <w:bCs/>
          </w:rPr>
          <w:t>Google Scholar</w:t>
        </w:r>
      </w:hyperlink>
      <w:r w:rsidR="007E0C92">
        <w:t xml:space="preserve">, </w:t>
      </w:r>
      <w:hyperlink r:id="rId9" w:history="1">
        <w:r w:rsidR="007E0C92" w:rsidRPr="003E0FB7">
          <w:rPr>
            <w:rStyle w:val="Hyperlink"/>
            <w:b/>
            <w:bCs/>
          </w:rPr>
          <w:t>IEEE Explore</w:t>
        </w:r>
      </w:hyperlink>
      <w:r w:rsidR="002A7E91" w:rsidRPr="003E150D">
        <w:t>, and</w:t>
      </w:r>
      <w:r w:rsidR="002A7E91">
        <w:rPr>
          <w:b/>
          <w:bCs/>
        </w:rPr>
        <w:t xml:space="preserve"> </w:t>
      </w:r>
      <w:hyperlink r:id="rId10"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r w:rsidR="00065E4B">
        <w:t xml:space="preserve">Filters were applied to find the studies that were published in the past 20 years.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6C906839" w14:textId="3FC53110" w:rsidR="002D3198" w:rsidRPr="00C11DE0" w:rsidRDefault="00324E95" w:rsidP="00A07793">
      <w:pPr>
        <w:pStyle w:val="ListParagraph"/>
        <w:numPr>
          <w:ilvl w:val="0"/>
          <w:numId w:val="5"/>
        </w:numPr>
        <w:rPr>
          <w:u w:val="single"/>
        </w:rPr>
      </w:pPr>
      <w:r w:rsidRPr="009A2653">
        <w:rPr>
          <w:u w:val="single"/>
        </w:rPr>
        <w:t>Sitting Posture Monitoring</w:t>
      </w:r>
    </w:p>
    <w:p w14:paraId="4BDCF1C5" w14:textId="56E63F0A" w:rsidR="00A07793" w:rsidRDefault="002B401C" w:rsidP="00A07793">
      <w:pPr>
        <w:pStyle w:val="Heading3"/>
      </w:pPr>
      <w:bookmarkStart w:id="8" w:name="_Toc154846912"/>
      <w:r>
        <w:t xml:space="preserve">Study </w:t>
      </w:r>
      <w:r w:rsidR="00A07793">
        <w:t>Screening</w:t>
      </w:r>
      <w:r w:rsidR="003E4F4A">
        <w:t xml:space="preserve"> and Selection</w:t>
      </w:r>
      <w:bookmarkEnd w:id="8"/>
    </w:p>
    <w:p w14:paraId="1F9BEF7B" w14:textId="5210CC44" w:rsidR="009A0155" w:rsidRDefault="009A0155" w:rsidP="00A937FA">
      <w:r>
        <w:t xml:space="preserve">The initial screening of </w:t>
      </w:r>
      <w:r w:rsidR="00147FC5">
        <w:t>research papers involves</w:t>
      </w:r>
      <w:r w:rsidR="003E1F09">
        <w:t xml:space="preserve"> reviewing both their </w:t>
      </w:r>
      <w:r w:rsidR="00937211">
        <w:t>title and</w:t>
      </w:r>
      <w:r w:rsidR="003E1F09">
        <w:t xml:space="preserve"> abstract</w:t>
      </w:r>
      <w:r w:rsidR="00937211">
        <w:t xml:space="preserve"> content </w:t>
      </w:r>
      <w:r w:rsidR="00852483">
        <w:t>to</w:t>
      </w:r>
      <w:r w:rsidR="00937211">
        <w:t xml:space="preserve"> identify </w:t>
      </w:r>
      <w:r w:rsidR="00150238">
        <w:t>its</w:t>
      </w:r>
      <w:r w:rsidR="001A3C88">
        <w:t xml:space="preserve"> relevancy</w:t>
      </w:r>
      <w:r w:rsidR="008D380B">
        <w:t xml:space="preserve"> to the research topic</w:t>
      </w:r>
      <w:r w:rsidR="001A3C88">
        <w:t>.</w:t>
      </w:r>
      <w:r w:rsidR="008D380B">
        <w:t xml:space="preserve"> As previously stated,</w:t>
      </w:r>
      <w:r w:rsidR="001C420D">
        <w:t xml:space="preserve"> </w:t>
      </w:r>
      <w:r w:rsidR="000469E7">
        <w:t xml:space="preserve">a </w:t>
      </w:r>
      <w:r w:rsidR="00AD24AB">
        <w:t xml:space="preserve">search </w:t>
      </w:r>
      <w:r w:rsidR="000469E7">
        <w:t>filter was applied to</w:t>
      </w:r>
      <w:r w:rsidR="00CE3765">
        <w:t xml:space="preserve"> narrow down</w:t>
      </w:r>
      <w:r w:rsidR="00066FB1">
        <w:t xml:space="preserve"> the research studies that were published in the past 20 years. </w:t>
      </w:r>
      <w:r w:rsidR="00551185">
        <w:t xml:space="preserve">Overall, </w:t>
      </w:r>
      <w:r w:rsidR="004646DD">
        <w:t xml:space="preserve">a total of </w:t>
      </w:r>
      <w:r w:rsidR="00166DCE" w:rsidRPr="007B1537">
        <w:rPr>
          <w:b/>
          <w:bCs/>
        </w:rPr>
        <w:t>33</w:t>
      </w:r>
      <w:r w:rsidR="004646DD" w:rsidRPr="007B1537">
        <w:rPr>
          <w:b/>
          <w:bCs/>
        </w:rPr>
        <w:t xml:space="preserve"> </w:t>
      </w:r>
      <w:r w:rsidR="007B1537">
        <w:t xml:space="preserve">papers </w:t>
      </w:r>
      <w:r w:rsidR="001C30D0">
        <w:t xml:space="preserve">across various research databases </w:t>
      </w:r>
      <w:r w:rsidR="004646DD">
        <w:t xml:space="preserve">were identified </w:t>
      </w:r>
      <w:r w:rsidR="00CE3765">
        <w:t xml:space="preserve">for further </w:t>
      </w:r>
      <w:r w:rsidR="00FE3ADA">
        <w:t>consideration.</w:t>
      </w:r>
      <w:r w:rsidR="003E1F09">
        <w:t xml:space="preserve"> </w:t>
      </w:r>
      <w:r w:rsidR="004A2030">
        <w:t xml:space="preserve">These papers were then imported into Zotero </w:t>
      </w:r>
      <w:r w:rsidR="00BC0723">
        <w:t xml:space="preserve">for reference management. </w:t>
      </w:r>
    </w:p>
    <w:p w14:paraId="01FBBE86" w14:textId="4A520449" w:rsidR="003C555F" w:rsidRDefault="00FA5039" w:rsidP="00FA5039">
      <w:pPr>
        <w:pStyle w:val="Heading3"/>
      </w:pPr>
      <w:bookmarkStart w:id="9" w:name="_Toc154846913"/>
      <w:r>
        <w:t>Data Extraction</w:t>
      </w:r>
      <w:bookmarkEnd w:id="9"/>
    </w:p>
    <w:p w14:paraId="6BB4768B" w14:textId="0809188A" w:rsidR="005D2913" w:rsidRDefault="00436B61" w:rsidP="00661818">
      <w:r>
        <w:t xml:space="preserve">Once the </w:t>
      </w:r>
      <w:r w:rsidR="00183758">
        <w:t xml:space="preserve">relevant </w:t>
      </w:r>
      <w:r w:rsidR="00BF7B4A">
        <w:t>research</w:t>
      </w:r>
      <w:r>
        <w:t xml:space="preserve"> </w:t>
      </w:r>
      <w:r w:rsidR="00BF7B4A">
        <w:t xml:space="preserve">papers </w:t>
      </w:r>
      <w:r>
        <w:t xml:space="preserve">were </w:t>
      </w:r>
      <w:r w:rsidR="00183758">
        <w:t xml:space="preserve">found and collected, </w:t>
      </w:r>
      <w:r w:rsidR="004C5DD9">
        <w:t xml:space="preserve">the </w:t>
      </w:r>
      <w:r w:rsidR="00DF5C1E">
        <w:t>data extract</w:t>
      </w:r>
      <w:r w:rsidR="004C5DD9">
        <w:t>ion</w:t>
      </w:r>
      <w:r w:rsidR="0026075A">
        <w:t xml:space="preserve"> phase</w:t>
      </w:r>
      <w:r w:rsidR="004C5DD9">
        <w:t xml:space="preserve"> </w:t>
      </w:r>
      <w:r w:rsidR="00DF5C1E">
        <w:t xml:space="preserve">was followed. </w:t>
      </w:r>
      <w:r w:rsidR="00D474C6">
        <w:t xml:space="preserve">This phase </w:t>
      </w:r>
      <w:r w:rsidR="00467709">
        <w:t>is</w:t>
      </w:r>
      <w:r w:rsidR="00D474C6">
        <w:t xml:space="preserve"> primarily focused on </w:t>
      </w:r>
      <w:r w:rsidR="00EC6065">
        <w:t xml:space="preserve">extracting </w:t>
      </w:r>
      <w:r w:rsidR="00467709">
        <w:t xml:space="preserve">the </w:t>
      </w:r>
      <w:r w:rsidR="00EC6065">
        <w:t xml:space="preserve">relevant information </w:t>
      </w:r>
      <w:r w:rsidR="00467709">
        <w:t xml:space="preserve">which relates back to the research questions that </w:t>
      </w:r>
      <w:r w:rsidR="001245A4">
        <w:t xml:space="preserve">need to be answered in the systematic literature review. Listed below are the following </w:t>
      </w:r>
      <w:r w:rsidR="005D2913">
        <w:t>information that was captured</w:t>
      </w:r>
      <w:r w:rsidR="005720AD">
        <w:t xml:space="preserve"> while</w:t>
      </w:r>
      <w:r w:rsidR="00410E3B">
        <w:t xml:space="preserve"> going through each paper</w:t>
      </w:r>
      <w:r w:rsidR="005D2913">
        <w:t>:</w:t>
      </w:r>
    </w:p>
    <w:p w14:paraId="6E201303" w14:textId="77777777" w:rsidR="00A937FA" w:rsidRDefault="00A937FA" w:rsidP="005720AD">
      <w:pPr>
        <w:pStyle w:val="ListParagraph"/>
        <w:numPr>
          <w:ilvl w:val="0"/>
          <w:numId w:val="15"/>
        </w:numPr>
      </w:pPr>
      <w:r>
        <w:t>Authors</w:t>
      </w:r>
    </w:p>
    <w:p w14:paraId="5F8646BC" w14:textId="6A79B4E5" w:rsidR="00A937FA" w:rsidRDefault="00FE3ADA" w:rsidP="005720AD">
      <w:pPr>
        <w:pStyle w:val="ListParagraph"/>
        <w:numPr>
          <w:ilvl w:val="0"/>
          <w:numId w:val="15"/>
        </w:numPr>
      </w:pPr>
      <w:r>
        <w:t xml:space="preserve">Published </w:t>
      </w:r>
      <w:r w:rsidR="00A937FA">
        <w:t>Year</w:t>
      </w:r>
    </w:p>
    <w:p w14:paraId="3D5482D3" w14:textId="77777777" w:rsidR="00A937FA" w:rsidRDefault="00A937FA" w:rsidP="005720AD">
      <w:pPr>
        <w:pStyle w:val="ListParagraph"/>
        <w:numPr>
          <w:ilvl w:val="0"/>
          <w:numId w:val="15"/>
        </w:numPr>
      </w:pPr>
      <w:r>
        <w:t>Sensors Used</w:t>
      </w:r>
    </w:p>
    <w:p w14:paraId="6E2B9B09" w14:textId="77777777" w:rsidR="00A937FA" w:rsidRDefault="00A937FA" w:rsidP="005720AD">
      <w:pPr>
        <w:pStyle w:val="ListParagraph"/>
        <w:numPr>
          <w:ilvl w:val="0"/>
          <w:numId w:val="15"/>
        </w:numPr>
      </w:pPr>
      <w:r>
        <w:t>Sensor Placement</w:t>
      </w:r>
    </w:p>
    <w:p w14:paraId="19E7A5ED" w14:textId="77777777" w:rsidR="00A937FA" w:rsidRDefault="00A937FA" w:rsidP="005720AD">
      <w:pPr>
        <w:pStyle w:val="ListParagraph"/>
        <w:numPr>
          <w:ilvl w:val="0"/>
          <w:numId w:val="15"/>
        </w:numPr>
      </w:pPr>
      <w:r>
        <w:t>Number of Postures Classified</w:t>
      </w:r>
    </w:p>
    <w:p w14:paraId="66D54019" w14:textId="77777777" w:rsidR="00A937FA" w:rsidRDefault="00A937FA" w:rsidP="005720AD">
      <w:pPr>
        <w:pStyle w:val="ListParagraph"/>
        <w:numPr>
          <w:ilvl w:val="0"/>
          <w:numId w:val="15"/>
        </w:numPr>
      </w:pPr>
      <w:r>
        <w:t>Recognized Postures</w:t>
      </w:r>
    </w:p>
    <w:p w14:paraId="1E08F878" w14:textId="77777777" w:rsidR="00A937FA" w:rsidRDefault="00A937FA" w:rsidP="005720AD">
      <w:pPr>
        <w:pStyle w:val="ListParagraph"/>
        <w:numPr>
          <w:ilvl w:val="0"/>
          <w:numId w:val="15"/>
        </w:numPr>
      </w:pPr>
      <w:r>
        <w:t>Classification Method</w:t>
      </w:r>
    </w:p>
    <w:p w14:paraId="5930D0F5" w14:textId="77777777" w:rsidR="00A937FA" w:rsidRDefault="00A937FA" w:rsidP="005720AD">
      <w:pPr>
        <w:pStyle w:val="ListParagraph"/>
        <w:numPr>
          <w:ilvl w:val="0"/>
          <w:numId w:val="15"/>
        </w:numPr>
      </w:pPr>
      <w:r>
        <w:t>Classification Accuracy</w:t>
      </w:r>
    </w:p>
    <w:p w14:paraId="40CD3E24" w14:textId="77777777" w:rsidR="00A937FA" w:rsidRDefault="00A937FA" w:rsidP="005720AD">
      <w:pPr>
        <w:pStyle w:val="ListParagraph"/>
        <w:numPr>
          <w:ilvl w:val="0"/>
          <w:numId w:val="15"/>
        </w:numPr>
      </w:pPr>
      <w:r>
        <w:t>Limitations</w:t>
      </w:r>
    </w:p>
    <w:p w14:paraId="1CD5BD94" w14:textId="77777777" w:rsidR="00A937FA" w:rsidRDefault="00A937FA" w:rsidP="005720AD">
      <w:pPr>
        <w:pStyle w:val="ListParagraph"/>
        <w:numPr>
          <w:ilvl w:val="0"/>
          <w:numId w:val="15"/>
        </w:numPr>
      </w:pPr>
      <w:r>
        <w:t>User Feedback System</w:t>
      </w:r>
    </w:p>
    <w:p w14:paraId="4ED689B7" w14:textId="77777777" w:rsidR="00A937FA" w:rsidRDefault="00A937FA" w:rsidP="005720AD">
      <w:pPr>
        <w:pStyle w:val="ListParagraph"/>
        <w:numPr>
          <w:ilvl w:val="0"/>
          <w:numId w:val="15"/>
        </w:numPr>
      </w:pPr>
      <w:r>
        <w:lastRenderedPageBreak/>
        <w:t>Is Realtime</w:t>
      </w:r>
    </w:p>
    <w:p w14:paraId="176E1F1A" w14:textId="75409459" w:rsidR="00A937FA" w:rsidRPr="00A07793" w:rsidRDefault="00A937FA" w:rsidP="005720AD">
      <w:pPr>
        <w:pStyle w:val="ListParagraph"/>
        <w:numPr>
          <w:ilvl w:val="0"/>
          <w:numId w:val="15"/>
        </w:numPr>
      </w:pPr>
      <w:r>
        <w:t>Method Used</w:t>
      </w:r>
    </w:p>
    <w:p w14:paraId="1067832D" w14:textId="77777777" w:rsidR="00A937FA" w:rsidRPr="00436B61" w:rsidRDefault="00A937FA" w:rsidP="00661818"/>
    <w:p w14:paraId="5A7DBCE9" w14:textId="1933E028" w:rsidR="003C555F" w:rsidRPr="00ED7EC0" w:rsidRDefault="00852483" w:rsidP="003C555F">
      <w:pPr>
        <w:pStyle w:val="Heading2"/>
      </w:pPr>
      <w:bookmarkStart w:id="10" w:name="_Toc154846914"/>
      <w:r>
        <w:t>Results</w:t>
      </w:r>
      <w:bookmarkEnd w:id="10"/>
    </w:p>
    <w:p w14:paraId="6031847F" w14:textId="647627FE" w:rsidR="00C46115" w:rsidRDefault="00673D3C" w:rsidP="00C76ED8">
      <w:pPr>
        <w:pStyle w:val="Heading3"/>
      </w:pPr>
      <w:bookmarkStart w:id="11" w:name="_Toc154846915"/>
      <w:r w:rsidRPr="00673D3C">
        <w:t>Sitting Posture Monitoring Systems</w:t>
      </w:r>
      <w:bookmarkEnd w:id="11"/>
    </w:p>
    <w:p w14:paraId="2AA4999D" w14:textId="29898E83" w:rsidR="00ED7E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 xml:space="preserve">conduct this literature </w:t>
      </w:r>
      <w:r w:rsidR="00317D49">
        <w:t>review, a</w:t>
      </w:r>
      <w:r w:rsidR="007205E3">
        <w:t xml:space="preserve"> total of</w:t>
      </w:r>
      <w:r w:rsidR="009E4692">
        <w:t xml:space="preserve"> </w:t>
      </w:r>
      <w:r w:rsidR="0048274B">
        <w:t>3</w:t>
      </w:r>
      <w:r w:rsidR="007205E3">
        <w:t>3</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12" w:name="_Toc154846916"/>
      <w:r>
        <w:t>History of Smart Sensing chairs</w:t>
      </w:r>
      <w:bookmarkEnd w:id="12"/>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6BD371D0" w:rsidR="00F2480F" w:rsidRDefault="005D4500" w:rsidP="00B47577">
      <w:pPr>
        <w:pStyle w:val="Caption"/>
        <w:jc w:val="center"/>
      </w:pPr>
      <w:bookmarkStart w:id="13" w:name="_Toc154168418"/>
      <w:r>
        <w:t xml:space="preserve">Figure </w:t>
      </w:r>
      <w:fldSimple w:instr=" SEQ Figure \* ARABIC ">
        <w:r w:rsidR="000A272A">
          <w:rPr>
            <w:noProof/>
          </w:rPr>
          <w:t>2</w:t>
        </w:r>
      </w:fldSimple>
      <w:r>
        <w:t xml:space="preserve"> </w:t>
      </w:r>
      <w:r w:rsidR="008B38C3">
        <w:t>–</w:t>
      </w:r>
      <w:r>
        <w:t xml:space="preserve"> </w:t>
      </w:r>
      <w:r w:rsidR="008B38C3">
        <w:t>Timeline Map</w:t>
      </w:r>
      <w:r w:rsidR="004706ED">
        <w:t xml:space="preserve"> of Similar Literatures</w:t>
      </w:r>
      <w:bookmarkEnd w:id="13"/>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2306372D" w14:textId="0A94DB07" w:rsidR="000A40EE" w:rsidRPr="000A40EE" w:rsidRDefault="008B38C3" w:rsidP="000A40EE">
      <w:pPr>
        <w:pStyle w:val="Caption"/>
        <w:jc w:val="center"/>
      </w:pPr>
      <w:bookmarkStart w:id="14" w:name="_Toc154168419"/>
      <w:r>
        <w:t xml:space="preserve">Figure </w:t>
      </w:r>
      <w:fldSimple w:instr=" SEQ Figure \* ARABIC ">
        <w:r w:rsidR="000A272A">
          <w:rPr>
            <w:noProof/>
          </w:rPr>
          <w:t>3</w:t>
        </w:r>
      </w:fldSimple>
      <w:r>
        <w:t xml:space="preserve"> - </w:t>
      </w:r>
      <w:r w:rsidRPr="00AE1F36">
        <w:t>A Map of Similar Studies on Smart Sensing Chairs</w:t>
      </w:r>
      <w:bookmarkEnd w:id="14"/>
    </w:p>
    <w:p w14:paraId="5D821331" w14:textId="2B08B755" w:rsidR="00815DCB" w:rsidRDefault="00815DCB" w:rsidP="00C76ED8">
      <w:pPr>
        <w:pStyle w:val="Heading3"/>
      </w:pPr>
      <w:bookmarkStart w:id="15" w:name="_Toc154846917"/>
      <w:r>
        <w:t>Sensor systems</w:t>
      </w:r>
      <w:bookmarkEnd w:id="15"/>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13EA85B0" w:rsidR="00D6050F" w:rsidRDefault="00D6050F" w:rsidP="00393021">
      <w:pPr>
        <w:pStyle w:val="ListParagraph"/>
        <w:numPr>
          <w:ilvl w:val="0"/>
          <w:numId w:val="8"/>
        </w:numPr>
      </w:pPr>
      <w:r>
        <w:t xml:space="preserve">Smart Sensing Chairs using </w:t>
      </w:r>
      <w:r w:rsidR="00ED3A7A">
        <w:t>Image Processing</w:t>
      </w:r>
    </w:p>
    <w:p w14:paraId="3181F37D" w14:textId="74609571" w:rsidR="00EA51FF" w:rsidRDefault="003B5BC3" w:rsidP="00C76ED8">
      <w:pPr>
        <w:pStyle w:val="Heading4"/>
      </w:pPr>
      <w:r>
        <w:t>Sensing Chair using</w:t>
      </w:r>
      <w:r w:rsidR="004E1BAB">
        <w:t xml:space="preserve"> </w:t>
      </w:r>
      <w:r>
        <w:t>Pressure Sensors</w:t>
      </w:r>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45FA6353" w:rsidR="002F2D49" w:rsidRPr="002F2D49" w:rsidRDefault="00F07C8E" w:rsidP="00F07C8E">
      <w:pPr>
        <w:pStyle w:val="Caption"/>
        <w:jc w:val="center"/>
      </w:pPr>
      <w:bookmarkStart w:id="16" w:name="_Toc154168420"/>
      <w:r>
        <w:t xml:space="preserve">Figure </w:t>
      </w:r>
      <w:fldSimple w:instr=" SEQ Figure \* ARABIC ">
        <w:r w:rsidR="000A272A">
          <w:rPr>
            <w:noProof/>
          </w:rPr>
          <w:t>4</w:t>
        </w:r>
      </w:fldSimple>
      <w:r>
        <w:t xml:space="preserve">- </w:t>
      </w:r>
      <w:r w:rsidR="00DE1E75">
        <w:t xml:space="preserve">A </w:t>
      </w:r>
      <w:r>
        <w:t>Force Sensing Resistor</w:t>
      </w:r>
      <w:bookmarkEnd w:id="16"/>
    </w:p>
    <w:p w14:paraId="4530CE7E" w14:textId="5D8F1154" w:rsidR="007A443D" w:rsidRDefault="00DE1E75" w:rsidP="007A443D">
      <w:r>
        <w:t xml:space="preserve">Focusing on studies that integrated FSRs in to their studies, </w:t>
      </w:r>
      <w:r w:rsidR="0082092F">
        <w:t xml:space="preserve">Mutlu et al. in 2007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rsidRPr="00FC3567">
        <w:t xml:space="preserve">and used </w:t>
      </w:r>
      <w:r w:rsidR="00F00F17" w:rsidRPr="00FC3567">
        <w:t xml:space="preserve">the </w:t>
      </w:r>
      <w:r w:rsidR="004138E6" w:rsidRPr="00FC3567">
        <w:t xml:space="preserve">SimpleLogistic </w:t>
      </w:r>
      <w:r w:rsidR="00F00F17" w:rsidRPr="00FC3567">
        <w:t xml:space="preserve">ML </w:t>
      </w:r>
      <w:r w:rsidR="0064354B" w:rsidRPr="00FC3567">
        <w:t>algorithm</w:t>
      </w:r>
      <w:r w:rsidR="004138E6" w:rsidRPr="00FC3567">
        <w:t xml:space="preserve"> to achieve 78% accuracy</w:t>
      </w:r>
      <w:r w:rsidR="0064354B" w:rsidRPr="00FC3567">
        <w:t xml:space="preserve"> in classifying 10 different postures</w:t>
      </w:r>
      <w:r w:rsidR="004138E6" w:rsidRPr="00FC3567">
        <w:t>.</w:t>
      </w:r>
      <w:r w:rsidR="00153065" w:rsidRPr="00FC3567">
        <w:t xml:space="preserve"> </w:t>
      </w:r>
      <w:r w:rsidR="00153065" w:rsidRPr="00FC3567">
        <w:rPr>
          <w:rFonts w:ascii="Calibri" w:hAnsi="Calibri" w:cs="Calibri"/>
        </w:rPr>
        <w:t>Tsai et al</w:t>
      </w:r>
      <w:r w:rsidR="00FC3567">
        <w:rPr>
          <w:rFonts w:ascii="Calibri" w:hAnsi="Calibri" w:cs="Calibri"/>
        </w:rPr>
        <w:t>.</w:t>
      </w:r>
      <w:r w:rsidR="00C372E6" w:rsidRPr="00FC3567">
        <w:t xml:space="preserve"> </w:t>
      </w:r>
      <w:r w:rsidR="003B5BC3" w:rsidRPr="00FC3567">
        <w:fldChar w:fldCharType="begin"/>
      </w:r>
      <w:r w:rsidR="0077058C" w:rsidRPr="00FC3567">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rsidRPr="00FC3567">
        <w:fldChar w:fldCharType="separate"/>
      </w:r>
      <w:r w:rsidR="0077058C" w:rsidRPr="00FC3567">
        <w:rPr>
          <w:rFonts w:ascii="Calibri" w:hAnsi="Calibri" w:cs="Calibri"/>
        </w:rPr>
        <w:t>[11]</w:t>
      </w:r>
      <w:r w:rsidR="003B5BC3" w:rsidRPr="00FC3567">
        <w:fldChar w:fldCharType="end"/>
      </w:r>
      <w:r w:rsidR="003B5BC3" w:rsidRPr="00FC3567">
        <w:t xml:space="preserve"> used 13 pressure sensors classify 10 sitting postures </w:t>
      </w:r>
      <w:r w:rsidR="0028227B" w:rsidRPr="00FC3567">
        <w:t>and</w:t>
      </w:r>
      <w:r w:rsidR="003B5BC3" w:rsidRPr="00FC3567">
        <w:t xml:space="preserve"> was able to achieve an accuracy of 99.10% using the SVM ML algorithm.</w:t>
      </w:r>
      <w:r w:rsidR="00D91C4B" w:rsidRPr="00FC3567">
        <w:t xml:space="preserve"> </w:t>
      </w:r>
      <w:r w:rsidR="00D91C4B" w:rsidRPr="00FC3567">
        <w:rPr>
          <w:rFonts w:ascii="Calibri" w:hAnsi="Calibri" w:cs="Calibri"/>
        </w:rPr>
        <w:t>Aminosharieh Najafi et al</w:t>
      </w:r>
      <w:r w:rsidR="00FC3567">
        <w:rPr>
          <w:rFonts w:ascii="Calibri" w:hAnsi="Calibri" w:cs="Calibri"/>
        </w:rPr>
        <w:t>.</w:t>
      </w:r>
      <w:r w:rsidR="003B5BC3" w:rsidRPr="00FC3567">
        <w:t xml:space="preserve"> </w:t>
      </w:r>
      <w:r w:rsidR="0028227B" w:rsidRPr="00FC3567">
        <w:fldChar w:fldCharType="begin"/>
      </w:r>
      <w:r w:rsidR="0077058C" w:rsidRPr="00FC3567">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rsidRPr="00FC3567">
        <w:fldChar w:fldCharType="separate"/>
      </w:r>
      <w:r w:rsidR="0077058C" w:rsidRPr="00FC3567">
        <w:rPr>
          <w:rFonts w:ascii="Calibri" w:hAnsi="Calibri" w:cs="Calibri"/>
        </w:rPr>
        <w:t>[12]</w:t>
      </w:r>
      <w:r w:rsidR="0028227B" w:rsidRPr="00FC3567">
        <w:fldChar w:fldCharType="end"/>
      </w:r>
      <w:r w:rsidR="0028227B" w:rsidRPr="00FC3567">
        <w:t xml:space="preserve"> </w:t>
      </w:r>
      <w:r w:rsidR="002F0DCB" w:rsidRPr="00FC3567">
        <w:t>applied</w:t>
      </w:r>
      <w:r w:rsidR="0028227B" w:rsidRPr="00FC3567">
        <w:t xml:space="preserve"> 8 sensors (4 on the seating cushion and 4 on the back rest)</w:t>
      </w:r>
      <w:r w:rsidR="002F0DCB" w:rsidRPr="00FC3567">
        <w:t xml:space="preserve"> and used EMN algorithm to classify 8 sitting posture</w:t>
      </w:r>
      <w:r w:rsidR="0087341E" w:rsidRPr="00FC3567">
        <w:t xml:space="preserve"> and achieved an accuracy of</w:t>
      </w:r>
      <w:r w:rsidR="002F0DCB" w:rsidRPr="00FC3567">
        <w:t xml:space="preserve"> 91.68%. </w:t>
      </w:r>
      <w:r w:rsidR="0087341E" w:rsidRPr="00FC3567">
        <w:t xml:space="preserve">In addition to this, there was </w:t>
      </w:r>
      <w:r w:rsidR="002F0DCB" w:rsidRPr="00FC3567">
        <w:t xml:space="preserve">a Desktop Graphical User Interface (GUI) application which displayed the senor reading in real-time. </w:t>
      </w:r>
      <w:r w:rsidR="00561326" w:rsidRPr="00FC3567">
        <w:fldChar w:fldCharType="begin"/>
      </w:r>
      <w:r w:rsidR="0077058C" w:rsidRPr="00FC3567">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rsidRPr="00FC3567">
        <w:fldChar w:fldCharType="separate"/>
      </w:r>
      <w:r w:rsidR="0077058C" w:rsidRPr="00FC3567">
        <w:rPr>
          <w:rFonts w:ascii="Calibri" w:hAnsi="Calibri" w:cs="Calibri"/>
        </w:rPr>
        <w:t>[13]</w:t>
      </w:r>
      <w:r w:rsidR="00561326" w:rsidRPr="00FC3567">
        <w:fldChar w:fldCharType="end"/>
      </w:r>
      <w:r w:rsidR="009748E9" w:rsidRPr="00FC3567">
        <w:t xml:space="preserve"> add</w:t>
      </w:r>
      <w:r w:rsidR="003A2C88">
        <w:t>ed</w:t>
      </w:r>
      <w:r w:rsidR="009748E9" w:rsidRPr="00FC3567">
        <w:t xml:space="preserve"> 6 sensors</w:t>
      </w:r>
      <w:r w:rsidR="003A2C88">
        <w:t xml:space="preserve"> which was</w:t>
      </w:r>
      <w:r w:rsidR="009748E9">
        <w:t xml:space="preserve">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Pr="00C76ED8" w:rsidRDefault="00DE1E75" w:rsidP="00C76ED8">
      <w:pPr>
        <w:pStyle w:val="Heading5"/>
      </w:pPr>
      <w:r w:rsidRPr="00C76ED8">
        <w:t>Load Cells</w:t>
      </w:r>
    </w:p>
    <w:p w14:paraId="5E232CF6" w14:textId="0721FE29" w:rsidR="00011706" w:rsidRDefault="009C4F94" w:rsidP="00E13351">
      <w:r w:rsidRPr="009C4F94">
        <w:t xml:space="preserve">Load cells are another variation of </w:t>
      </w:r>
      <w:r w:rsidRPr="001572C1">
        <w:t>force sensor which is commonly used to measure monitor sitting postures. Under the hood, it works by converting the mechanical force being applied to it into digital signals which can be read by microcontrollers.</w:t>
      </w:r>
      <w:r w:rsidR="007F7882" w:rsidRPr="001572C1">
        <w:t xml:space="preserve"> </w:t>
      </w:r>
      <w:r w:rsidR="007F7882" w:rsidRPr="001572C1">
        <w:rPr>
          <w:rFonts w:ascii="Calibri" w:hAnsi="Calibri" w:cs="Calibri"/>
        </w:rPr>
        <w:t>Roh et al</w:t>
      </w:r>
      <w:r w:rsidR="001572C1">
        <w:rPr>
          <w:rFonts w:ascii="Calibri" w:hAnsi="Calibri" w:cs="Calibri"/>
        </w:rPr>
        <w:t xml:space="preserve"> in 2018</w:t>
      </w:r>
      <w:r w:rsidR="00F33CF1" w:rsidRPr="001572C1">
        <w:t xml:space="preserve"> </w:t>
      </w:r>
      <w:r w:rsidR="00F33CF1" w:rsidRPr="001572C1">
        <w:fldChar w:fldCharType="begin"/>
      </w:r>
      <w:r w:rsidR="0077058C" w:rsidRPr="001572C1">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rsidRPr="001572C1">
        <w:fldChar w:fldCharType="separate"/>
      </w:r>
      <w:r w:rsidR="0077058C" w:rsidRPr="001572C1">
        <w:rPr>
          <w:rFonts w:ascii="Calibri" w:hAnsi="Calibri" w:cs="Calibri"/>
        </w:rPr>
        <w:t>[14]</w:t>
      </w:r>
      <w:r w:rsidR="00F33CF1" w:rsidRPr="001572C1">
        <w:fldChar w:fldCharType="end"/>
      </w:r>
      <w:r w:rsidR="00666F3E" w:rsidRPr="001572C1">
        <w:t xml:space="preserve"> </w:t>
      </w:r>
      <w:r w:rsidR="002C05AC" w:rsidRPr="001572C1">
        <w:t xml:space="preserve">developed a smart chair by integrating 4 load cell sensors within the </w:t>
      </w:r>
      <w:r w:rsidR="00893B3A" w:rsidRPr="001572C1">
        <w:t>chair sitting cushion</w:t>
      </w:r>
      <w:r w:rsidR="00B10958" w:rsidRPr="001572C1">
        <w:t xml:space="preserve"> to classify 6 sitting postures</w:t>
      </w:r>
      <w:r w:rsidR="00893B3A" w:rsidRPr="001572C1">
        <w:t xml:space="preserve">. </w:t>
      </w:r>
      <w:r w:rsidR="00137DE7" w:rsidRPr="001572C1">
        <w:t xml:space="preserve">An accuracy of 97.94% was achieved using </w:t>
      </w:r>
      <w:r w:rsidR="00E1265D" w:rsidRPr="001572C1">
        <w:t>a SVM (RBF kernel)</w:t>
      </w:r>
      <w:r w:rsidR="0028413B" w:rsidRPr="001572C1">
        <w:t xml:space="preserve"> ML model. </w:t>
      </w:r>
      <w:r w:rsidR="00B63B70" w:rsidRPr="001572C1">
        <w:t>Similarly</w:t>
      </w:r>
      <w:r w:rsidR="006721C3" w:rsidRPr="001572C1">
        <w:t>,</w:t>
      </w:r>
      <w:r w:rsidR="00E1283A" w:rsidRPr="001572C1">
        <w:t xml:space="preserve"> </w:t>
      </w:r>
      <w:r w:rsidR="00E1283A" w:rsidRPr="001572C1">
        <w:rPr>
          <w:rFonts w:ascii="Calibri" w:hAnsi="Calibri" w:cs="Calibri"/>
          <w:szCs w:val="24"/>
        </w:rPr>
        <w:t>Pereira and Plácido Da Silva</w:t>
      </w:r>
      <w:r w:rsidR="0066624A" w:rsidRPr="001572C1">
        <w:rPr>
          <w:rFonts w:ascii="Calibri" w:hAnsi="Calibri" w:cs="Calibri"/>
          <w:szCs w:val="24"/>
        </w:rPr>
        <w:t xml:space="preserve"> in </w:t>
      </w:r>
      <w:r w:rsidR="00E1283A" w:rsidRPr="001572C1">
        <w:rPr>
          <w:rFonts w:ascii="Calibri" w:hAnsi="Calibri" w:cs="Calibri"/>
          <w:szCs w:val="24"/>
        </w:rPr>
        <w:t>2023</w:t>
      </w:r>
      <w:r w:rsidR="00011706" w:rsidRPr="001572C1">
        <w:t xml:space="preserve"> </w:t>
      </w:r>
      <w:r w:rsidR="00011706" w:rsidRPr="001572C1">
        <w:fldChar w:fldCharType="begin"/>
      </w:r>
      <w:r w:rsidR="0077058C" w:rsidRPr="001572C1">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rsidRPr="001572C1">
        <w:fldChar w:fldCharType="separate"/>
      </w:r>
      <w:r w:rsidR="0077058C" w:rsidRPr="001572C1">
        <w:rPr>
          <w:rFonts w:ascii="Calibri" w:hAnsi="Calibri" w:cs="Calibri"/>
        </w:rPr>
        <w:t>[15]</w:t>
      </w:r>
      <w:r w:rsidR="00011706" w:rsidRPr="001572C1">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EB50396" w14:textId="49D694C9" w:rsidR="000A272A" w:rsidRDefault="000A272A" w:rsidP="000A272A">
      <w:pPr>
        <w:jc w:val="center"/>
      </w:pPr>
      <w:r>
        <w:rPr>
          <w:noProof/>
        </w:rPr>
        <w:lastRenderedPageBreak/>
        <w:drawing>
          <wp:inline distT="0" distB="0" distL="0" distR="0" wp14:anchorId="094B06CB" wp14:editId="04981273">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32A820BD" w14:textId="71405366" w:rsidR="000A272A" w:rsidRPr="00E13351" w:rsidRDefault="000A272A" w:rsidP="000A272A">
      <w:pPr>
        <w:pStyle w:val="Caption"/>
        <w:jc w:val="center"/>
      </w:pPr>
      <w:r>
        <w:t xml:space="preserve">Figure </w:t>
      </w:r>
      <w:fldSimple w:instr=" SEQ Figure \* ARABIC ">
        <w:r>
          <w:rPr>
            <w:noProof/>
          </w:rPr>
          <w:t>5</w:t>
        </w:r>
      </w:fldSimple>
      <w:r>
        <w:t xml:space="preserve"> - Load Cells</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47FAC30E" w:rsidR="0043148E" w:rsidRDefault="00BE10D8" w:rsidP="0043148E">
      <w:pPr>
        <w:pStyle w:val="Caption"/>
        <w:jc w:val="center"/>
      </w:pPr>
      <w:bookmarkStart w:id="17" w:name="_Toc154168421"/>
      <w:r>
        <w:t xml:space="preserve">Figure </w:t>
      </w:r>
      <w:fldSimple w:instr=" SEQ Figure \* ARABIC ">
        <w:r w:rsidR="000A272A">
          <w:rPr>
            <w:noProof/>
          </w:rPr>
          <w:t>6</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77058C" w:rsidRPr="0077058C">
        <w:rPr>
          <w:rFonts w:ascii="Calibri" w:hAnsi="Calibri" w:cs="Calibri"/>
        </w:rPr>
        <w:t>[16]</w:t>
      </w:r>
      <w:bookmarkEnd w:id="17"/>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eC</w:t>
      </w:r>
      <w:r w:rsidR="00001819">
        <w:t>ushion</w:t>
      </w:r>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w:t>
      </w:r>
      <w:r w:rsidR="00465493" w:rsidRPr="00FC3567">
        <w:t>Additionally,</w:t>
      </w:r>
      <w:r w:rsidR="00063C3D" w:rsidRPr="00FC3567">
        <w:t xml:space="preserve"> </w:t>
      </w:r>
      <w:r w:rsidR="00063C3D" w:rsidRPr="00FC3567">
        <w:rPr>
          <w:rFonts w:ascii="Calibri" w:hAnsi="Calibri" w:cs="Calibri"/>
          <w:szCs w:val="24"/>
        </w:rPr>
        <w:t>Martínez-Estrada et al</w:t>
      </w:r>
      <w:r w:rsidR="00156B10" w:rsidRPr="00FC3567">
        <w:t xml:space="preserve"> </w:t>
      </w:r>
      <w:r w:rsidR="00B479A4" w:rsidRPr="00FC3567">
        <w:fldChar w:fldCharType="begin"/>
      </w:r>
      <w:r w:rsidR="0077058C" w:rsidRPr="00FC3567">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rsidRPr="00FC3567">
        <w:fldChar w:fldCharType="separate"/>
      </w:r>
      <w:r w:rsidR="0077058C" w:rsidRPr="00FC3567">
        <w:rPr>
          <w:rFonts w:ascii="Calibri" w:hAnsi="Calibri" w:cs="Calibri"/>
        </w:rPr>
        <w:t>[19]</w:t>
      </w:r>
      <w:r w:rsidR="00B479A4" w:rsidRPr="00FC3567">
        <w:fldChar w:fldCharType="end"/>
      </w:r>
      <w:r w:rsidR="00E9650B" w:rsidRPr="00FC3567">
        <w:t xml:space="preserve"> </w:t>
      </w:r>
      <w:r w:rsidR="00063C3D" w:rsidRPr="00FC3567">
        <w:t>also</w:t>
      </w:r>
      <w:r w:rsidR="00E9650B" w:rsidRPr="00FC3567">
        <w:t xml:space="preserve"> developed something similar</w:t>
      </w:r>
      <w:r w:rsidR="00D25823" w:rsidRPr="00FC3567">
        <w:t xml:space="preserve"> </w:t>
      </w:r>
      <w:r w:rsidR="008463D5" w:rsidRPr="00FC3567">
        <w:t>by using 10 presence textile capacitive sensor (embroidered) sensors</w:t>
      </w:r>
      <w:r w:rsidR="008463D5">
        <w:t>.</w:t>
      </w:r>
    </w:p>
    <w:p w14:paraId="5FE60F7C" w14:textId="58C598C3" w:rsidR="002D1077" w:rsidRDefault="000C1840" w:rsidP="00C11FEB">
      <w:pPr>
        <w:pStyle w:val="Heading4"/>
      </w:pPr>
      <w:r>
        <w:t>Sensing Chair using Flex Sensors</w:t>
      </w:r>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w:t>
      </w:r>
      <w:r w:rsidR="0055343A" w:rsidRPr="00FC3567">
        <w:t xml:space="preserve">Overall, there were only 2 studies identified that </w:t>
      </w:r>
      <w:r w:rsidR="00121128" w:rsidRPr="00FC3567">
        <w:t>utilized this method for sitting posture detection.</w:t>
      </w:r>
      <w:r w:rsidR="00F3164B" w:rsidRPr="00FC3567">
        <w:t xml:space="preserve"> The first was </w:t>
      </w:r>
      <w:r w:rsidR="007E0F5B" w:rsidRPr="00FC3567">
        <w:t>by</w:t>
      </w:r>
      <w:r w:rsidR="009C3956" w:rsidRPr="00FC3567">
        <w:t xml:space="preserve"> </w:t>
      </w:r>
      <w:r w:rsidR="00BE29D6" w:rsidRPr="00FC3567">
        <w:rPr>
          <w:rFonts w:ascii="Calibri" w:hAnsi="Calibri" w:cs="Calibri"/>
        </w:rPr>
        <w:t>Hu et al</w:t>
      </w:r>
      <w:r w:rsidR="00BE29D6" w:rsidRPr="00FC3567">
        <w:t xml:space="preserve"> </w:t>
      </w:r>
      <w:r w:rsidR="00511666" w:rsidRPr="00FC3567">
        <w:fldChar w:fldCharType="begin"/>
      </w:r>
      <w:r w:rsidR="0077058C" w:rsidRPr="00FC3567">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rsidRPr="00FC3567">
        <w:fldChar w:fldCharType="separate"/>
      </w:r>
      <w:r w:rsidR="0077058C" w:rsidRPr="00FC3567">
        <w:rPr>
          <w:rFonts w:ascii="Calibri" w:hAnsi="Calibri" w:cs="Calibri"/>
        </w:rPr>
        <w:t>[21]</w:t>
      </w:r>
      <w:r w:rsidR="00511666" w:rsidRPr="00FC3567">
        <w:fldChar w:fldCharType="end"/>
      </w:r>
      <w:r w:rsidR="00511666" w:rsidRPr="00FC3567">
        <w:t xml:space="preserve"> </w:t>
      </w:r>
      <w:r w:rsidR="007E0F5B" w:rsidRPr="00FC3567">
        <w:t xml:space="preserve">who </w:t>
      </w:r>
      <w:r w:rsidR="00D12198" w:rsidRPr="00FC3567">
        <w:t>developed</w:t>
      </w:r>
      <w:r w:rsidR="00511666" w:rsidRPr="00FC3567">
        <w:t xml:space="preserve"> a smart sensing chai</w:t>
      </w:r>
      <w:r w:rsidR="00D12198" w:rsidRPr="00FC3567">
        <w:t xml:space="preserve">r using 6 flex sensors and a </w:t>
      </w:r>
      <w:r w:rsidR="00CF211B" w:rsidRPr="00FC3567">
        <w:t>2-layer Artificial neural network</w:t>
      </w:r>
      <w:r w:rsidR="00D12198" w:rsidRPr="00FC3567">
        <w:t xml:space="preserve"> </w:t>
      </w:r>
      <w:r w:rsidR="00CF211B" w:rsidRPr="00FC3567">
        <w:t>(</w:t>
      </w:r>
      <w:r w:rsidR="00D12198" w:rsidRPr="00FC3567">
        <w:t>ANN</w:t>
      </w:r>
      <w:r w:rsidR="00CF211B" w:rsidRPr="00FC3567">
        <w:t xml:space="preserve">) </w:t>
      </w:r>
      <w:r w:rsidR="007E0F5B" w:rsidRPr="00FC3567">
        <w:t>for</w:t>
      </w:r>
      <w:r w:rsidR="007E0F5B">
        <w:t xml:space="preserve">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lastRenderedPageBreak/>
        <w:drawing>
          <wp:inline distT="0" distB="0" distL="0" distR="0" wp14:anchorId="58893EB4" wp14:editId="150D7816">
            <wp:extent cx="2090550" cy="2090550"/>
            <wp:effectExtent l="19050" t="19050" r="5080" b="508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08126" cy="2108126"/>
                    </a:xfrm>
                    <a:prstGeom prst="rect">
                      <a:avLst/>
                    </a:prstGeom>
                    <a:noFill/>
                    <a:ln>
                      <a:solidFill>
                        <a:schemeClr val="tx1"/>
                      </a:solidFill>
                    </a:ln>
                  </pic:spPr>
                </pic:pic>
              </a:graphicData>
            </a:graphic>
          </wp:inline>
        </w:drawing>
      </w:r>
    </w:p>
    <w:p w14:paraId="58724645" w14:textId="6B4CF49A" w:rsidR="00955E88" w:rsidRDefault="00955E88" w:rsidP="009F22C2">
      <w:pPr>
        <w:pStyle w:val="Caption"/>
        <w:jc w:val="center"/>
      </w:pPr>
      <w:bookmarkStart w:id="18" w:name="_Toc154168422"/>
      <w:r>
        <w:t xml:space="preserve">Figure </w:t>
      </w:r>
      <w:fldSimple w:instr=" SEQ Figure \* ARABIC ">
        <w:r w:rsidR="000A272A">
          <w:rPr>
            <w:noProof/>
          </w:rPr>
          <w:t>7</w:t>
        </w:r>
      </w:fldSimple>
      <w:r>
        <w:t xml:space="preserve"> - Flex Sensor</w:t>
      </w:r>
      <w:bookmarkEnd w:id="18"/>
    </w:p>
    <w:p w14:paraId="1F89484A" w14:textId="77777777" w:rsidR="00A74A3D" w:rsidRPr="00A74A3D" w:rsidRDefault="00A74A3D" w:rsidP="00A74A3D"/>
    <w:p w14:paraId="43F24E69" w14:textId="2126389E" w:rsidR="00035435" w:rsidRDefault="00035435" w:rsidP="00C11FEB">
      <w:pPr>
        <w:pStyle w:val="Heading4"/>
      </w:pPr>
      <w:r>
        <w:t>Sensing Chair using Mixed Sensors</w:t>
      </w:r>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341766D1"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xml:space="preserve">. </w:t>
      </w:r>
      <w:r w:rsidR="00B61951">
        <w:t>By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 xml:space="preserve">This study also highlighted one of the main limitations seen </w:t>
      </w:r>
      <w:r w:rsidR="003A1B35" w:rsidRPr="00D83583">
        <w:t>w</w:t>
      </w:r>
      <w:r w:rsidR="00F24C7E" w:rsidRPr="00D83583">
        <w:t xml:space="preserve">ith other smart sensing </w:t>
      </w:r>
      <w:r w:rsidR="00ED192E" w:rsidRPr="00D83583">
        <w:t>systems</w:t>
      </w:r>
      <w:r w:rsidR="009F094A" w:rsidRPr="00D83583">
        <w:t xml:space="preserve">. </w:t>
      </w:r>
      <w:r w:rsidR="002A7395" w:rsidRPr="00D83583">
        <w:t>It was stated that t</w:t>
      </w:r>
      <w:r w:rsidR="009F094A" w:rsidRPr="00D83583">
        <w:t>he</w:t>
      </w:r>
      <w:r w:rsidR="002A7395" w:rsidRPr="00D83583">
        <w:t xml:space="preserve"> main</w:t>
      </w:r>
      <w:r w:rsidR="009F094A" w:rsidRPr="00D83583">
        <w:t xml:space="preserve"> limitation of entirely</w:t>
      </w:r>
      <w:r w:rsidR="00AB213F" w:rsidRPr="00D83583">
        <w:t xml:space="preserve"> </w:t>
      </w:r>
      <w:r w:rsidR="009F094A" w:rsidRPr="00D83583">
        <w:t xml:space="preserve">relying </w:t>
      </w:r>
      <w:r w:rsidR="00130A48" w:rsidRPr="00D83583">
        <w:t>on</w:t>
      </w:r>
      <w:r w:rsidR="00AB213F" w:rsidRPr="00D83583">
        <w:t xml:space="preserve"> pressure sensors is that the angle of </w:t>
      </w:r>
      <w:r w:rsidR="009F094A" w:rsidRPr="00D83583">
        <w:t xml:space="preserve">spinal </w:t>
      </w:r>
      <w:r w:rsidR="00AB213F" w:rsidRPr="00D83583">
        <w:t>trunk rotation can</w:t>
      </w:r>
      <w:r w:rsidR="00130A48" w:rsidRPr="00D83583">
        <w:t>’t</w:t>
      </w:r>
      <w:r w:rsidR="00AB213F" w:rsidRPr="00D83583">
        <w:t xml:space="preserve"> be detecte</w:t>
      </w:r>
      <w:r w:rsidR="00130A48" w:rsidRPr="00D83583">
        <w:t>d</w:t>
      </w:r>
      <w:r w:rsidR="001633AE" w:rsidRPr="00D83583">
        <w:t>, which is an important aspect of a sitting posture</w:t>
      </w:r>
      <w:r w:rsidR="00AB213F" w:rsidRPr="00D83583">
        <w:t>.</w:t>
      </w:r>
      <w:r w:rsidR="00C130D8" w:rsidRPr="00D83583">
        <w:t xml:space="preserve"> </w:t>
      </w:r>
      <w:r w:rsidR="00723933">
        <w:t>Similarly, (Cho</w:t>
      </w:r>
      <w:r w:rsidR="00811709">
        <w:t xml:space="preserve"> et al</w:t>
      </w:r>
      <w:r w:rsidR="00723933">
        <w:t xml:space="preserve">, 2019) </w:t>
      </w:r>
      <w:r w:rsidR="00723933">
        <w:fldChar w:fldCharType="begin"/>
      </w:r>
      <w:r w:rsidR="00AD47FB">
        <w:instrText xml:space="preserve"> ADDIN ZOTERO_ITEM CSL_CITATION {"citationID":"6vEgHbhM","properties":{"formattedCitation":"[24]","plainCitation":"[2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723933">
        <w:fldChar w:fldCharType="separate"/>
      </w:r>
      <w:r w:rsidR="00AD47FB" w:rsidRPr="00AD47FB">
        <w:rPr>
          <w:rFonts w:ascii="Calibri" w:hAnsi="Calibri" w:cs="Calibri"/>
        </w:rPr>
        <w:t>[24]</w:t>
      </w:r>
      <w:r w:rsidR="00723933">
        <w:fldChar w:fldCharType="end"/>
      </w:r>
      <w:r w:rsidR="00723933">
        <w:t xml:space="preserve">, used 16 pressure sensors place on the </w:t>
      </w:r>
      <w:r w:rsidR="008F676D">
        <w:t xml:space="preserve">sitting cushion along with 2 ultrasonic sensors placed </w:t>
      </w:r>
      <w:r w:rsidR="000315B9">
        <w:t xml:space="preserve">at the neck support region. With this configuration, </w:t>
      </w:r>
      <w:r w:rsidR="00811709">
        <w:t xml:space="preserve">they were able to achieve a 96% accuracy using LBCNet </w:t>
      </w:r>
      <w:r w:rsidR="00C704B0">
        <w:t xml:space="preserve">to classify 15 sitting postures. </w:t>
      </w:r>
      <w:r w:rsidR="00C959E7" w:rsidRPr="00D83583">
        <w:rPr>
          <w:rFonts w:ascii="Calibri" w:hAnsi="Calibri" w:cs="Calibri"/>
        </w:rPr>
        <w:t>Ma et al</w:t>
      </w:r>
      <w:r w:rsidR="00C959E7" w:rsidRPr="00D83583">
        <w:t xml:space="preserve">  in 2020 </w:t>
      </w:r>
      <w:r w:rsidR="002F7F77" w:rsidRPr="00D83583">
        <w:fldChar w:fldCharType="begin"/>
      </w:r>
      <w:r w:rsidR="00AD47FB">
        <w:instrText xml:space="preserve"> ADDIN ZOTERO_ITEM CSL_CITATION {"citationID":"OWjChvHM","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rsidRPr="00D83583">
        <w:fldChar w:fldCharType="separate"/>
      </w:r>
      <w:r w:rsidR="00AD47FB" w:rsidRPr="00AD47FB">
        <w:rPr>
          <w:rFonts w:ascii="Calibri" w:hAnsi="Calibri" w:cs="Calibri"/>
        </w:rPr>
        <w:t>[25]</w:t>
      </w:r>
      <w:r w:rsidR="002F7F77" w:rsidRPr="00D83583">
        <w:fldChar w:fldCharType="end"/>
      </w:r>
      <w:r w:rsidR="002F7F77" w:rsidRPr="00D83583">
        <w:t xml:space="preserve"> </w:t>
      </w:r>
      <w:r w:rsidR="00641E6F" w:rsidRPr="00D83583">
        <w:t xml:space="preserve">developed a </w:t>
      </w:r>
      <w:r w:rsidR="00B434C9" w:rsidRPr="00D83583">
        <w:t xml:space="preserve">smart seating cushion </w:t>
      </w:r>
      <w:r w:rsidR="00A2457E" w:rsidRPr="00D83583">
        <w:t>which</w:t>
      </w:r>
      <w:r w:rsidR="00B434C9" w:rsidRPr="00D83583">
        <w:t xml:space="preserve"> employed the use</w:t>
      </w:r>
      <w:r w:rsidR="00A2457E" w:rsidRPr="00D83583">
        <w:t xml:space="preserve"> 6 FSR sensors</w:t>
      </w:r>
      <w:r w:rsidR="00C47BF3" w:rsidRPr="00D83583">
        <w:t xml:space="preserve"> for detecting different sitting postures</w:t>
      </w:r>
      <w:r w:rsidR="00A2457E" w:rsidRPr="00D83583">
        <w:t xml:space="preserve"> and </w:t>
      </w:r>
      <w:r w:rsidR="00CA0993" w:rsidRPr="00D83583">
        <w:t>an Inertial measurement unit (IMU) sensor</w:t>
      </w:r>
      <w:r w:rsidR="00C47BF3" w:rsidRPr="00D83583">
        <w:t xml:space="preserve"> to monitor user activity.</w:t>
      </w:r>
      <w:r w:rsidR="00C47BF3">
        <w:t xml:space="preserve"> </w:t>
      </w:r>
    </w:p>
    <w:p w14:paraId="53883FDE" w14:textId="58A5DA7E" w:rsidR="000424AA" w:rsidRDefault="000424AA" w:rsidP="00C11FEB">
      <w:pPr>
        <w:pStyle w:val="Heading4"/>
      </w:pPr>
      <w:r>
        <w:t xml:space="preserve">Smart Sensing Chairs using </w:t>
      </w:r>
      <w:r w:rsidR="00ED3A7A">
        <w:t>Image Processing</w:t>
      </w:r>
    </w:p>
    <w:p w14:paraId="2A9C42E5" w14:textId="75B411E4" w:rsidR="00721FFE" w:rsidRDefault="00C8290E" w:rsidP="00721FFE">
      <w:r>
        <w:t>There were some</w:t>
      </w:r>
      <w:r w:rsidR="00721FFE">
        <w:t xml:space="preserve"> research </w:t>
      </w:r>
      <w:r w:rsidR="0072141C">
        <w:t>papers that</w:t>
      </w:r>
      <w:r w:rsidR="00721FFE">
        <w:t xml:space="preserve"> have </w:t>
      </w:r>
      <w:r w:rsidR="007A29B2">
        <w:t>investigated</w:t>
      </w:r>
      <w:r w:rsidR="00721FFE">
        <w:t xml:space="preserve"> the </w:t>
      </w:r>
      <w:r w:rsidR="008411D8">
        <w:t xml:space="preserve">application of </w:t>
      </w:r>
      <w:r>
        <w:t>image processing</w:t>
      </w:r>
      <w:r w:rsidR="008411D8">
        <w:t xml:space="preserve"> in the detection of improper si</w:t>
      </w:r>
      <w:r w:rsidR="007A29B2">
        <w:t>t</w:t>
      </w:r>
      <w:r w:rsidR="008411D8">
        <w:t>ting postures. This approach</w:t>
      </w:r>
      <w:r w:rsidR="008431E4">
        <w:t xml:space="preserve"> mostly</w:t>
      </w:r>
      <w:r w:rsidR="008411D8">
        <w:t xml:space="preserve"> involves the utilization of a digital camera actively positioned directly on the subjects</w:t>
      </w:r>
      <w:r w:rsidR="007A29B2">
        <w:t xml:space="preserve">. </w:t>
      </w:r>
      <w:r w:rsidR="008431E4">
        <w:t>Furthermore, b</w:t>
      </w:r>
      <w:r w:rsidR="007A29B2">
        <w:t xml:space="preserve">y employing the use of </w:t>
      </w:r>
      <w:r w:rsidR="008431E4">
        <w:t>image processing</w:t>
      </w:r>
      <w:r>
        <w:t xml:space="preserve"> techniques and algorithms</w:t>
      </w:r>
      <w:r w:rsidR="007A29B2">
        <w:t xml:space="preserve">, </w:t>
      </w:r>
      <w:r w:rsidR="00C27780">
        <w:t xml:space="preserve">one </w:t>
      </w:r>
      <w:r w:rsidR="00C959E7">
        <w:t>can analyze</w:t>
      </w:r>
      <w:r w:rsidR="007A29B2">
        <w:t xml:space="preserve"> each video frame to determine the sitting posture</w:t>
      </w:r>
      <w:r w:rsidR="002B6EE3">
        <w:t>.</w:t>
      </w:r>
    </w:p>
    <w:p w14:paraId="57E79D0F" w14:textId="29721A42" w:rsidR="005D734B" w:rsidRDefault="005D734B" w:rsidP="00721FFE">
      <w:r>
        <w:t>Mallare et al. in 2017</w:t>
      </w:r>
      <w:r w:rsidR="00E45DC8">
        <w:t xml:space="preserve"> </w:t>
      </w:r>
      <w:r w:rsidR="00E45DC8">
        <w:fldChar w:fldCharType="begin"/>
      </w:r>
      <w:r w:rsidR="00A57ADF">
        <w:instrText xml:space="preserve"> ADDIN ZOTERO_ITEM CSL_CITATION {"citationID":"QYTPYWap","properties":{"formattedCitation":"[26]","plainCitation":"[26]","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E45DC8">
        <w:fldChar w:fldCharType="separate"/>
      </w:r>
      <w:r w:rsidR="00A57ADF" w:rsidRPr="00A57ADF">
        <w:rPr>
          <w:rFonts w:ascii="Calibri" w:hAnsi="Calibri" w:cs="Calibri"/>
        </w:rPr>
        <w:t>[26]</w:t>
      </w:r>
      <w:r w:rsidR="00E45DC8">
        <w:fldChar w:fldCharType="end"/>
      </w:r>
      <w:r>
        <w:t xml:space="preserve"> developed a system </w:t>
      </w:r>
      <w:r w:rsidR="007F2F27">
        <w:t>utilizing</w:t>
      </w:r>
      <w:r>
        <w:t xml:space="preserve"> 2 cameras </w:t>
      </w:r>
      <w:r w:rsidR="007F2F27">
        <w:t>strategically positioned at (front and side)</w:t>
      </w:r>
      <w:r>
        <w:t xml:space="preserve"> </w:t>
      </w:r>
      <w:r w:rsidR="007F2F27">
        <w:t>angles</w:t>
      </w:r>
      <w:r>
        <w:t xml:space="preserve"> in the detection of ba</w:t>
      </w:r>
      <w:r w:rsidR="001732AE">
        <w:t>d</w:t>
      </w:r>
      <w:r>
        <w:t xml:space="preserve"> sitting postures</w:t>
      </w:r>
      <w:r w:rsidR="001732AE">
        <w:t>. Overall, the</w:t>
      </w:r>
      <w:r w:rsidR="007F2F27">
        <w:t>y</w:t>
      </w:r>
      <w:r w:rsidR="001732AE">
        <w:t xml:space="preserve"> were only able to achieve an accuracy of 61.3%</w:t>
      </w:r>
      <w:r w:rsidR="007F2F27">
        <w:t xml:space="preserve"> using the SVM algorithm</w:t>
      </w:r>
      <w:r w:rsidR="00A16ADB">
        <w:t>.</w:t>
      </w:r>
      <w:r w:rsidR="00E45DC8">
        <w:t xml:space="preserve"> Chen in 2019 </w:t>
      </w:r>
      <w:r w:rsidR="00E45DC8">
        <w:fldChar w:fldCharType="begin"/>
      </w:r>
      <w:r w:rsidR="00A57ADF">
        <w:instrText xml:space="preserve"> ADDIN ZOTERO_ITEM CSL_CITATION {"citationID":"DiZqO8qP","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E45DC8">
        <w:fldChar w:fldCharType="separate"/>
      </w:r>
      <w:r w:rsidR="00A57ADF" w:rsidRPr="00A57ADF">
        <w:rPr>
          <w:rFonts w:ascii="Calibri" w:hAnsi="Calibri" w:cs="Calibri"/>
        </w:rPr>
        <w:t>[27]</w:t>
      </w:r>
      <w:r w:rsidR="00E45DC8">
        <w:fldChar w:fldCharType="end"/>
      </w:r>
      <w:r w:rsidR="00E45DC8">
        <w:t xml:space="preserve"> further improved on this by using a </w:t>
      </w:r>
      <w:r w:rsidR="00E45DC8" w:rsidRPr="00E45DC8">
        <w:t>Astra3D Sensor</w:t>
      </w:r>
      <w:r w:rsidR="00E45DC8">
        <w:t xml:space="preserve"> </w:t>
      </w:r>
      <w:r w:rsidR="002C5D3B">
        <w:t xml:space="preserve">which is </w:t>
      </w:r>
      <w:r w:rsidR="00E45DC8">
        <w:t>a 3D depth camera</w:t>
      </w:r>
      <w:r w:rsidR="002C5D3B">
        <w:t xml:space="preserve">. By using the OpenPose library along with CNN for the posture classification, an accuracy of 90% </w:t>
      </w:r>
      <w:r w:rsidR="00D514CD">
        <w:t>was achieved</w:t>
      </w:r>
      <w:r w:rsidR="002C5D3B">
        <w:t xml:space="preserve">. </w:t>
      </w:r>
      <w:r w:rsidR="00E45DC8">
        <w:t xml:space="preserve"> </w:t>
      </w:r>
    </w:p>
    <w:p w14:paraId="00C2B606" w14:textId="77777777" w:rsidR="005D734B" w:rsidRPr="00721FFE" w:rsidRDefault="005D734B" w:rsidP="00721FFE"/>
    <w:p w14:paraId="6FE8C7E2" w14:textId="642210BF" w:rsidR="00972844" w:rsidRDefault="00B276F9" w:rsidP="00C11FEB">
      <w:pPr>
        <w:pStyle w:val="Heading3"/>
      </w:pPr>
      <w:bookmarkStart w:id="19" w:name="_Toc154846918"/>
      <w:r>
        <w:lastRenderedPageBreak/>
        <w:t xml:space="preserve">Machine Learning </w:t>
      </w:r>
      <w:r w:rsidR="00972844">
        <w:t>Classification Method</w:t>
      </w:r>
      <w:bookmarkEnd w:id="19"/>
    </w:p>
    <w:p w14:paraId="4C0E3323" w14:textId="76412CED" w:rsidR="00F16A56" w:rsidRDefault="002643D7" w:rsidP="009049E9">
      <w:r>
        <w:t>As expected</w:t>
      </w:r>
      <w:r w:rsidR="00572640">
        <w:t xml:space="preserve">, </w:t>
      </w:r>
      <w:r>
        <w:t xml:space="preserve">different machine learning algorithms are being used to classify different sitting postures. </w:t>
      </w:r>
      <w:r w:rsidR="00AB2491">
        <w:t xml:space="preserve">Two of the </w:t>
      </w:r>
      <w:r w:rsidR="00FC317C">
        <w:t>most used</w:t>
      </w:r>
      <w:r w:rsidR="0007412E">
        <w:t xml:space="preserve"> ML model </w:t>
      </w:r>
      <w:r w:rsidR="00D22EFD">
        <w:t xml:space="preserve">among research studies </w:t>
      </w:r>
      <w:r w:rsidR="0007412E">
        <w:t xml:space="preserve">was </w:t>
      </w:r>
      <w:r w:rsidR="00D22EFD">
        <w:t xml:space="preserve">the CNN (Convolutional Neural </w:t>
      </w:r>
      <w:r w:rsidR="00FC317C">
        <w:t>Networks</w:t>
      </w:r>
      <w:r w:rsidR="00D22EFD">
        <w:t>)</w:t>
      </w:r>
      <w:r w:rsidR="00FC317C">
        <w:t xml:space="preserve"> </w:t>
      </w:r>
      <w:r w:rsidR="00AB2491">
        <w:fldChar w:fldCharType="begin"/>
      </w:r>
      <w:r w:rsidR="0043545F">
        <w:instrText xml:space="preserve"> ADDIN ZOTERO_ITEM CSL_CITATION {"citationID":"wOwo2xLK","properties":{"formattedCitation":"[17,24,27\\uc0\\u8211{}29]","plainCitation":"[17,24,27–29]","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locator":"2"},{"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AB2491">
        <w:fldChar w:fldCharType="separate"/>
      </w:r>
      <w:r w:rsidR="0043545F" w:rsidRPr="0043545F">
        <w:rPr>
          <w:rFonts w:ascii="Calibri" w:hAnsi="Calibri" w:cs="Calibri"/>
          <w:szCs w:val="24"/>
        </w:rPr>
        <w:t>[17,24,27–29]</w:t>
      </w:r>
      <w:r w:rsidR="00AB2491">
        <w:fldChar w:fldCharType="end"/>
      </w:r>
      <w:r w:rsidR="0043545F">
        <w:t xml:space="preserve"> and ANN (Artificial Neural Networks) </w:t>
      </w:r>
      <w:r w:rsidR="0043545F">
        <w:fldChar w:fldCharType="begin"/>
      </w:r>
      <w:r w:rsidR="00E8462C">
        <w:instrText xml:space="preserve"> ADDIN ZOTERO_ITEM CSL_CITATION {"citationID":"1irW7VWk","properties":{"formattedCitation":"[13,30\\uc0\\u8211{}33]","plainCitation":"[13,30–3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43545F">
        <w:fldChar w:fldCharType="separate"/>
      </w:r>
      <w:r w:rsidR="00E8462C" w:rsidRPr="00E8462C">
        <w:rPr>
          <w:rFonts w:ascii="Calibri" w:hAnsi="Calibri" w:cs="Calibri"/>
          <w:szCs w:val="24"/>
        </w:rPr>
        <w:t>[13,30–33]</w:t>
      </w:r>
      <w:r w:rsidR="0043545F">
        <w:fldChar w:fldCharType="end"/>
      </w:r>
      <w:r w:rsidR="003467B9">
        <w:t xml:space="preserve">. Other algorithms being used were </w:t>
      </w:r>
      <w:r w:rsidR="004E3BBA">
        <w:t xml:space="preserve">KNN </w:t>
      </w:r>
      <w:r w:rsidR="002C75FB">
        <w:t>(</w:t>
      </w:r>
      <w:r w:rsidR="002C75FB" w:rsidRPr="002C75FB">
        <w:t>K-Nearest Neighbors</w:t>
      </w:r>
      <w:r w:rsidR="002C75FB">
        <w:t xml:space="preserve">) </w:t>
      </w:r>
      <w:r w:rsidR="004E3BBA">
        <w:fldChar w:fldCharType="begin"/>
      </w:r>
      <w:r w:rsidR="004A1982">
        <w:instrText xml:space="preserve"> ADDIN ZOTERO_ITEM CSL_CITATION {"citationID":"eAV12Ro6","properties":{"formattedCitation":"[15,31]","plainCitation":"[15,31]","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004E3BBA">
        <w:fldChar w:fldCharType="separate"/>
      </w:r>
      <w:r w:rsidR="004A1982" w:rsidRPr="004A1982">
        <w:rPr>
          <w:rFonts w:ascii="Calibri" w:hAnsi="Calibri" w:cs="Calibri"/>
        </w:rPr>
        <w:t>[15,31]</w:t>
      </w:r>
      <w:r w:rsidR="004E3BBA">
        <w:fldChar w:fldCharType="end"/>
      </w:r>
      <w:r w:rsidR="002C75FB">
        <w:t>,</w:t>
      </w:r>
      <w:r w:rsidR="004D4E3F">
        <w:t xml:space="preserve"> Decision Tree </w:t>
      </w:r>
      <w:r w:rsidR="004D4E3F">
        <w:fldChar w:fldCharType="begin"/>
      </w:r>
      <w:r w:rsidR="00A5136A">
        <w:instrText xml:space="preserve"> ADDIN ZOTERO_ITEM CSL_CITATION {"citationID":"raHAmgk7","properties":{"formattedCitation":"[25,34]","plainCitation":"[25,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abel":"page"},{"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D4E3F">
        <w:fldChar w:fldCharType="separate"/>
      </w:r>
      <w:r w:rsidR="00A5136A" w:rsidRPr="00A5136A">
        <w:rPr>
          <w:rFonts w:ascii="Calibri" w:hAnsi="Calibri" w:cs="Calibri"/>
        </w:rPr>
        <w:t>[25,34]</w:t>
      </w:r>
      <w:r w:rsidR="004D4E3F">
        <w:fldChar w:fldCharType="end"/>
      </w:r>
      <w:r w:rsidR="00A5136A">
        <w:t>, S</w:t>
      </w:r>
      <w:r w:rsidR="002C75FB">
        <w:t>VM</w:t>
      </w:r>
      <w:r w:rsidR="000C0461">
        <w:t xml:space="preserve"> (Support Vector Machine)</w:t>
      </w:r>
      <w:r w:rsidR="002C75FB">
        <w:t xml:space="preserve"> </w:t>
      </w:r>
      <w:r w:rsidR="002C75FB">
        <w:fldChar w:fldCharType="begin"/>
      </w:r>
      <w:r w:rsidR="000C0461">
        <w:instrText xml:space="preserve"> ADDIN ZOTERO_ITEM CSL_CITATION {"citationID":"CLEWwLvh","properties":{"formattedCitation":"[11,14]","plainCitation":"[11,1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C75FB">
        <w:fldChar w:fldCharType="separate"/>
      </w:r>
      <w:r w:rsidR="000C0461" w:rsidRPr="000C0461">
        <w:rPr>
          <w:rFonts w:ascii="Calibri" w:hAnsi="Calibri" w:cs="Calibri"/>
        </w:rPr>
        <w:t>[11,14]</w:t>
      </w:r>
      <w:r w:rsidR="002C75FB">
        <w:fldChar w:fldCharType="end"/>
      </w:r>
      <w:r w:rsidR="004D4E3F">
        <w:t xml:space="preserve">, </w:t>
      </w:r>
      <w:r w:rsidR="005A48A2">
        <w:t xml:space="preserve">RF (Random Forest) </w:t>
      </w:r>
      <w:r w:rsidR="005A48A2">
        <w:fldChar w:fldCharType="begin"/>
      </w:r>
      <w:r w:rsidR="00373F20">
        <w:instrText xml:space="preserve"> ADDIN ZOTERO_ITEM CSL_CITATION {"citationID":"2cm49NKZ","properties":{"formattedCitation":"[35,36]","plainCitation":"[35,36]","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005A48A2">
        <w:fldChar w:fldCharType="separate"/>
      </w:r>
      <w:r w:rsidR="00373F20" w:rsidRPr="00373F20">
        <w:rPr>
          <w:rFonts w:ascii="Calibri" w:hAnsi="Calibri" w:cs="Calibri"/>
        </w:rPr>
        <w:t>[35,36]</w:t>
      </w:r>
      <w:r w:rsidR="005A48A2">
        <w:fldChar w:fldCharType="end"/>
      </w:r>
      <w:r w:rsidR="00EC1BC1">
        <w:t xml:space="preserve">, </w:t>
      </w:r>
      <w:r w:rsidR="00987316">
        <w:t>SNN (Spiking Neural Network)</w:t>
      </w:r>
      <w:r w:rsidR="00A84C81">
        <w:t xml:space="preserve"> </w:t>
      </w:r>
      <w:r w:rsidR="00D54061">
        <w:fldChar w:fldCharType="begin"/>
      </w:r>
      <w:r w:rsidR="00D54061">
        <w:instrText xml:space="preserve"> ADDIN ZOTERO_ITEM CSL_CITATION {"citationID":"0SRXenAz","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54061">
        <w:fldChar w:fldCharType="separate"/>
      </w:r>
      <w:r w:rsidR="00D54061" w:rsidRPr="00D54061">
        <w:rPr>
          <w:rFonts w:ascii="Calibri" w:hAnsi="Calibri" w:cs="Calibri"/>
        </w:rPr>
        <w:t>[37]</w:t>
      </w:r>
      <w:r w:rsidR="00D54061">
        <w:fldChar w:fldCharType="end"/>
      </w:r>
      <w:r w:rsidR="00C904FA">
        <w:t>, SLR (Simple Logistic Regression)</w:t>
      </w:r>
      <w:r w:rsidR="00482ECA">
        <w:t xml:space="preserve"> </w:t>
      </w:r>
      <w:r w:rsidR="00482ECA">
        <w:fldChar w:fldCharType="begin"/>
      </w:r>
      <w:r w:rsidR="00482ECA">
        <w:instrText xml:space="preserve"> ADDIN ZOTERO_ITEM CSL_CITATION {"citationID":"pkXimPs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82ECA">
        <w:fldChar w:fldCharType="separate"/>
      </w:r>
      <w:r w:rsidR="00482ECA" w:rsidRPr="00482ECA">
        <w:rPr>
          <w:rFonts w:ascii="Calibri" w:hAnsi="Calibri" w:cs="Calibri"/>
        </w:rPr>
        <w:t>[10]</w:t>
      </w:r>
      <w:r w:rsidR="00482ECA">
        <w:fldChar w:fldCharType="end"/>
      </w:r>
      <w:r w:rsidR="00C76E9D">
        <w:t xml:space="preserve">, </w:t>
      </w:r>
      <w:r w:rsidR="00E105B2">
        <w:t xml:space="preserve"> </w:t>
      </w:r>
      <w:r w:rsidR="00E105B2" w:rsidRPr="00E105B2">
        <w:t>Self-Organizing Map</w:t>
      </w:r>
      <w:r w:rsidR="00E105B2">
        <w:t xml:space="preserve"> </w:t>
      </w:r>
      <w:r w:rsidR="00E105B2">
        <w:fldChar w:fldCharType="begin"/>
      </w:r>
      <w:r w:rsidR="00E105B2">
        <w:instrText xml:space="preserve"> ADDIN ZOTERO_ITEM CSL_CITATION {"citationID":"cbI9Vru8","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105B2">
        <w:fldChar w:fldCharType="separate"/>
      </w:r>
      <w:r w:rsidR="00E105B2" w:rsidRPr="00E105B2">
        <w:rPr>
          <w:rFonts w:ascii="Calibri" w:hAnsi="Calibri" w:cs="Calibri"/>
        </w:rPr>
        <w:t>[38]</w:t>
      </w:r>
      <w:r w:rsidR="00E105B2">
        <w:fldChar w:fldCharType="end"/>
      </w:r>
      <w:r w:rsidR="00E105B2">
        <w:t xml:space="preserve">, </w:t>
      </w:r>
      <w:r w:rsidR="00747235">
        <w:t xml:space="preserve">and </w:t>
      </w:r>
      <w:r w:rsidR="00E105B2">
        <w:t xml:space="preserve">Dynamic time Wrapping </w:t>
      </w:r>
      <w:r w:rsidR="00E105B2">
        <w:fldChar w:fldCharType="begin"/>
      </w:r>
      <w:r w:rsidR="002B3891">
        <w:instrText xml:space="preserve"> ADDIN ZOTERO_ITEM CSL_CITATION {"citationID":"H8uQ44J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E105B2">
        <w:fldChar w:fldCharType="separate"/>
      </w:r>
      <w:r w:rsidR="002B3891" w:rsidRPr="002B3891">
        <w:rPr>
          <w:rFonts w:ascii="Calibri" w:hAnsi="Calibri" w:cs="Calibri"/>
        </w:rPr>
        <w:t>[18]</w:t>
      </w:r>
      <w:r w:rsidR="00E105B2">
        <w:fldChar w:fldCharType="end"/>
      </w:r>
      <w:r w:rsidR="00546524">
        <w:t>.</w:t>
      </w:r>
      <w:r w:rsidR="00337F51">
        <w:t xml:space="preserve"> On the other hand, there were 7 studies that didn’t </w:t>
      </w:r>
      <w:r w:rsidR="001A7A66">
        <w:t xml:space="preserve">employ the use </w:t>
      </w:r>
      <w:r w:rsidR="00337F51">
        <w:t>ML models in the classification of sitting postures</w:t>
      </w:r>
      <w:r w:rsidR="0029716E">
        <w:t xml:space="preserve"> </w:t>
      </w:r>
      <w:r w:rsidR="0029716E">
        <w:fldChar w:fldCharType="begin"/>
      </w:r>
      <w:r w:rsidR="00CB0671">
        <w:instrText xml:space="preserve"> ADDIN ZOTERO_ITEM CSL_CITATION {"citationID":"IFClLn31","properties":{"formattedCitation":"[17,19,33,39\\uc0\\u8211{}41]","plainCitation":"[17,19,33,39–41]","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9716E">
        <w:fldChar w:fldCharType="separate"/>
      </w:r>
      <w:r w:rsidR="00CB0671" w:rsidRPr="00CB0671">
        <w:rPr>
          <w:rFonts w:ascii="Calibri" w:hAnsi="Calibri" w:cs="Calibri"/>
          <w:szCs w:val="24"/>
        </w:rPr>
        <w:t>[17,19,33,39–41]</w:t>
      </w:r>
      <w:r w:rsidR="0029716E">
        <w:fldChar w:fldCharType="end"/>
      </w:r>
      <w:r w:rsidR="00337F51">
        <w:t xml:space="preserve">. </w:t>
      </w:r>
      <w:r w:rsidR="009122BE">
        <w:t>Instead,</w:t>
      </w:r>
      <w:r w:rsidR="001A7A66">
        <w:t xml:space="preserve"> most of </w:t>
      </w:r>
      <w:r w:rsidR="009122BE">
        <w:t>these studies</w:t>
      </w:r>
      <w:r w:rsidR="001A7A66">
        <w:t xml:space="preserve"> </w:t>
      </w:r>
      <w:r w:rsidR="009122BE">
        <w:t xml:space="preserve">resulted </w:t>
      </w:r>
      <w:r w:rsidR="00B328F7">
        <w:t>in</w:t>
      </w:r>
      <w:r w:rsidR="009122BE">
        <w:t xml:space="preserve"> </w:t>
      </w:r>
      <w:r w:rsidR="00870129">
        <w:t xml:space="preserve">the implementation of </w:t>
      </w:r>
      <w:r w:rsidR="009122BE">
        <w:t>straightforward</w:t>
      </w:r>
      <w:r w:rsidR="00870129">
        <w:t xml:space="preserve"> </w:t>
      </w:r>
      <w:r w:rsidR="00F16A56">
        <w:t>threshold</w:t>
      </w:r>
      <w:r w:rsidR="009122BE">
        <w:t>-</w:t>
      </w:r>
      <w:r w:rsidR="00870129">
        <w:t>based syste</w:t>
      </w:r>
      <w:r w:rsidR="009122BE">
        <w:t xml:space="preserve">m. </w:t>
      </w:r>
      <w:r w:rsidR="00F16A56">
        <w:t>Using this approach</w:t>
      </w:r>
      <w:r w:rsidR="0000424C">
        <w:t xml:space="preserve">, if the sensor data surpassed a specified threshold, </w:t>
      </w:r>
      <w:r w:rsidR="0029716E">
        <w:t xml:space="preserve">a given posture is identified. </w:t>
      </w:r>
    </w:p>
    <w:p w14:paraId="1F3EBE28" w14:textId="2EA4BC82" w:rsidR="00FC317C" w:rsidRDefault="00FC317C" w:rsidP="00FC317C">
      <w:pPr>
        <w:pStyle w:val="Heading3"/>
      </w:pPr>
      <w:bookmarkStart w:id="20" w:name="_Toc154846919"/>
      <w:r>
        <w:t>Machine Learning Performance Validation</w:t>
      </w:r>
      <w:bookmarkEnd w:id="20"/>
    </w:p>
    <w:p w14:paraId="3823CD55" w14:textId="2190646D" w:rsidR="00F54198" w:rsidRPr="00F54198" w:rsidRDefault="00526E1A" w:rsidP="00F54198">
      <w:r>
        <w:t>To</w:t>
      </w:r>
      <w:r w:rsidR="00DA0A0D">
        <w:t xml:space="preserve"> perform concrete validation on an ML model’s performance</w:t>
      </w:r>
      <w:r w:rsidR="00A564BC">
        <w:t xml:space="preserve"> and accuracy</w:t>
      </w:r>
      <w:r w:rsidR="00DA0A0D">
        <w:t xml:space="preserve">, most studies </w:t>
      </w:r>
      <w:r w:rsidR="00556D9A">
        <w:t xml:space="preserve">result </w:t>
      </w:r>
      <w:r w:rsidR="00664F88">
        <w:t>in</w:t>
      </w:r>
      <w:r w:rsidR="00556D9A">
        <w:t xml:space="preserve"> various methods such as the use of a confusion matrix</w:t>
      </w:r>
      <w:r w:rsidR="009F6C53">
        <w:t xml:space="preserve"> and comparison </w:t>
      </w:r>
      <w:r w:rsidR="00FB0F44">
        <w:t>between</w:t>
      </w:r>
      <w:r w:rsidR="009F6C53">
        <w:t xml:space="preserve"> other ML models</w:t>
      </w:r>
      <w:r w:rsidR="00FB0F44">
        <w:t>.</w:t>
      </w:r>
      <w:r>
        <w:t xml:space="preserve"> A </w:t>
      </w:r>
    </w:p>
    <w:p w14:paraId="3F9CB269" w14:textId="73F707CD" w:rsidR="00DB0218" w:rsidRDefault="009049E9" w:rsidP="00C11FEB">
      <w:pPr>
        <w:pStyle w:val="Heading3"/>
      </w:pPr>
      <w:bookmarkStart w:id="21" w:name="_Toc154846920"/>
      <w:r>
        <w:t>Different Sitting Postures</w:t>
      </w:r>
      <w:bookmarkEnd w:id="21"/>
    </w:p>
    <w:p w14:paraId="5C6EAA51" w14:textId="1D66735B" w:rsidR="00251A0C" w:rsidRDefault="004009F8" w:rsidP="00C130D8">
      <w:r>
        <w:t>Taking an in-depth look at Table 1 it</w:t>
      </w:r>
      <w:r w:rsidR="00FB4807">
        <w:t xml:space="preserve"> was seen that </w:t>
      </w:r>
      <w:r w:rsidR="00EC62D6" w:rsidRPr="00D83583">
        <w:t>across</w:t>
      </w:r>
      <w:r w:rsidR="00FB4807" w:rsidRPr="00D83583">
        <w:t xml:space="preserve"> </w:t>
      </w:r>
      <w:r w:rsidR="00EC62D6" w:rsidRPr="00D83583">
        <w:t xml:space="preserve">all </w:t>
      </w:r>
      <w:r w:rsidR="00FB4807" w:rsidRPr="00D83583">
        <w:t xml:space="preserve">the </w:t>
      </w:r>
      <w:r w:rsidR="00EC62D6" w:rsidRPr="00D83583">
        <w:t>gathered</w:t>
      </w:r>
      <w:r w:rsidR="00FB4807" w:rsidRPr="00D83583">
        <w:t xml:space="preserve"> research</w:t>
      </w:r>
      <w:r w:rsidR="00EC62D6" w:rsidRPr="00D83583">
        <w:t xml:space="preserve"> papers</w:t>
      </w:r>
      <w:r w:rsidR="00FB4807" w:rsidRPr="00D83583">
        <w:t xml:space="preserve">, there </w:t>
      </w:r>
      <w:r w:rsidR="00DD23CF" w:rsidRPr="00D83583">
        <w:t xml:space="preserve">are varying </w:t>
      </w:r>
      <w:r w:rsidR="002546A4" w:rsidRPr="00D83583">
        <w:t xml:space="preserve">number of </w:t>
      </w:r>
      <w:r w:rsidR="00DD23CF" w:rsidRPr="00D83583">
        <w:t xml:space="preserve">postures being classified. </w:t>
      </w:r>
      <w:r w:rsidR="00E14B77">
        <w:t xml:space="preserve">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E14B77">
        <w:fldChar w:fldCharType="begin"/>
      </w:r>
      <w:r w:rsidR="00CB0671">
        <w:instrText xml:space="preserve"> ADDIN ZOTERO_ITEM CSL_CITATION {"citationID":"SUAhApKL","properties":{"formattedCitation":"[42]","plainCitation":"[42]","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E14B77">
        <w:fldChar w:fldCharType="separate"/>
      </w:r>
      <w:r w:rsidR="00CB0671" w:rsidRPr="00CB0671">
        <w:rPr>
          <w:rFonts w:ascii="Calibri" w:hAnsi="Calibri" w:cs="Calibri"/>
        </w:rPr>
        <w:t>[42]</w:t>
      </w:r>
      <w:r w:rsidR="00E14B77">
        <w:fldChar w:fldCharType="end"/>
      </w:r>
      <w:r w:rsidR="00AA2BA2">
        <w:t xml:space="preserve">. </w:t>
      </w:r>
      <w:r w:rsidR="00983D74" w:rsidRPr="00D83583">
        <w:t>The minimum</w:t>
      </w:r>
      <w:r w:rsidR="00E14B77">
        <w:t xml:space="preserve"> number of postures</w:t>
      </w:r>
      <w:r w:rsidR="00AA2BA2">
        <w:t xml:space="preserve"> that was classified</w:t>
      </w:r>
      <w:r w:rsidR="00E14B77">
        <w:t xml:space="preserve"> </w:t>
      </w:r>
      <w:r w:rsidR="00983D74" w:rsidRPr="00D83583">
        <w:t>was by</w:t>
      </w:r>
      <w:r w:rsidR="004564C5" w:rsidRPr="00D83583">
        <w:t xml:space="preserve"> </w:t>
      </w:r>
      <w:r w:rsidR="004564C5" w:rsidRPr="00D83583">
        <w:rPr>
          <w:rFonts w:ascii="Calibri" w:hAnsi="Calibri" w:cs="Calibri"/>
        </w:rPr>
        <w:t>Feng et al</w:t>
      </w:r>
      <w:r w:rsidR="00D83583">
        <w:t xml:space="preserve">. </w:t>
      </w:r>
      <w:r w:rsidR="00983D74" w:rsidRPr="00D83583">
        <w:fldChar w:fldCharType="begin"/>
      </w:r>
      <w:r w:rsidR="00373F20">
        <w:instrText xml:space="preserve"> ADDIN ZOTERO_ITEM CSL_CITATION {"citationID":"YbclzLa5","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rsidRPr="00D83583">
        <w:fldChar w:fldCharType="separate"/>
      </w:r>
      <w:r w:rsidR="00373F20" w:rsidRPr="00373F20">
        <w:rPr>
          <w:rFonts w:ascii="Calibri" w:hAnsi="Calibri" w:cs="Calibri"/>
        </w:rPr>
        <w:t>[35]</w:t>
      </w:r>
      <w:r w:rsidR="00983D74" w:rsidRPr="00D83583">
        <w:fldChar w:fldCharType="end"/>
      </w:r>
      <w:r w:rsidR="006D4B93" w:rsidRPr="00D83583">
        <w:t xml:space="preserve"> who used RFID tag to </w:t>
      </w:r>
      <w:r w:rsidR="006D4B93" w:rsidRPr="00FC3567">
        <w:t xml:space="preserve">classify 3 </w:t>
      </w:r>
      <w:r w:rsidR="00EC62D6" w:rsidRPr="00FC3567">
        <w:t>sitting</w:t>
      </w:r>
      <w:r w:rsidR="006D4B93" w:rsidRPr="00FC3567">
        <w:t xml:space="preserve"> postures (a. Sitting straight, b. </w:t>
      </w:r>
      <w:r w:rsidR="00EC62D6" w:rsidRPr="00FC3567">
        <w:t>Leaning Forward, c. Leaning Backward</w:t>
      </w:r>
      <w:r w:rsidR="006D4B93" w:rsidRPr="00FC3567">
        <w:t>)</w:t>
      </w:r>
      <w:r w:rsidR="00193FFA" w:rsidRPr="00FC3567">
        <w:t>. On the other hand</w:t>
      </w:r>
      <w:r w:rsidR="00C43221" w:rsidRPr="00FC3567">
        <w:t>,</w:t>
      </w:r>
      <w:r w:rsidR="004564C5" w:rsidRPr="00FC3567">
        <w:t xml:space="preserve"> </w:t>
      </w:r>
      <w:r w:rsidR="004564C5" w:rsidRPr="00FC3567">
        <w:rPr>
          <w:rFonts w:ascii="Calibri" w:hAnsi="Calibri" w:cs="Calibri"/>
        </w:rPr>
        <w:t>Wang et al</w:t>
      </w:r>
      <w:r w:rsidR="00C43221" w:rsidRPr="00FC3567">
        <w:t xml:space="preserve"> </w:t>
      </w:r>
      <w:r w:rsidR="00231C0A" w:rsidRPr="00FC3567">
        <w:fldChar w:fldCharType="begin"/>
      </w:r>
      <w:r w:rsidR="00D54061">
        <w:instrText xml:space="preserve"> ADDIN ZOTERO_ITEM CSL_CITATION {"citationID":"FvDhTFB3","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rsidRPr="00FC3567">
        <w:fldChar w:fldCharType="separate"/>
      </w:r>
      <w:r w:rsidR="00D54061" w:rsidRPr="00D54061">
        <w:rPr>
          <w:rFonts w:ascii="Calibri" w:hAnsi="Calibri" w:cs="Calibri"/>
        </w:rPr>
        <w:t>[37]</w:t>
      </w:r>
      <w:r w:rsidR="00231C0A" w:rsidRPr="00FC3567">
        <w:fldChar w:fldCharType="end"/>
      </w:r>
      <w:r w:rsidR="00254134" w:rsidRPr="00FC3567">
        <w:t xml:space="preserve"> looked at detecting up to 15 different postures which was the highest among other studies</w:t>
      </w:r>
      <w:r w:rsidR="00254134">
        <w:t xml:space="preserve">. </w:t>
      </w:r>
    </w:p>
    <w:p w14:paraId="7E26884B" w14:textId="27479770" w:rsidR="0073663F"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69418B2" w14:textId="77777777" w:rsidR="00A37A9E" w:rsidRDefault="00A37A9E" w:rsidP="00C130D8"/>
    <w:p w14:paraId="5987C446" w14:textId="77777777" w:rsidR="00A37A9E" w:rsidRPr="00C130D8" w:rsidRDefault="00A37A9E" w:rsidP="00C130D8"/>
    <w:p w14:paraId="2EC7F0D8" w14:textId="3798D5C4" w:rsidR="00BF6DB8" w:rsidRDefault="00BF6DB8" w:rsidP="00C11FEB">
      <w:pPr>
        <w:pStyle w:val="Heading3"/>
      </w:pPr>
      <w:bookmarkStart w:id="22" w:name="_Toc154846921"/>
      <w:r>
        <w:lastRenderedPageBreak/>
        <w:t>User Feedback System</w:t>
      </w:r>
      <w:bookmarkEnd w:id="22"/>
    </w:p>
    <w:p w14:paraId="27035F66" w14:textId="5633D532" w:rsidR="00393D7A" w:rsidRDefault="001D162C" w:rsidP="001D162C">
      <w:bookmarkStart w:id="23" w:name="_Hlk154142610"/>
      <w:r>
        <w:t xml:space="preserve">The integration of a feedback system </w:t>
      </w:r>
      <w:r w:rsidR="002A7395">
        <w:t>into a smart sensing chair is an integral component</w:t>
      </w:r>
      <w:bookmarkEnd w:id="23"/>
      <w:r w:rsidR="00C11FEB">
        <w:t xml:space="preserve"> of enhancing the user experience</w:t>
      </w:r>
      <w:r w:rsidR="002A7395">
        <w:t>. From the e</w:t>
      </w:r>
      <w:r w:rsidR="005F6EA1">
        <w:t>n</w:t>
      </w:r>
      <w:r w:rsidR="002A7395">
        <w:t>d user’s perspective,</w:t>
      </w:r>
      <w:r w:rsidR="005F6EA1">
        <w:t xml:space="preserve"> </w:t>
      </w:r>
      <w:r w:rsidR="00C11FEB">
        <w:t>individuals</w:t>
      </w:r>
      <w:r w:rsidR="002A7395">
        <w:t xml:space="preserve"> should </w:t>
      </w:r>
      <w:r w:rsidR="005F6EA1">
        <w:t>be</w:t>
      </w:r>
      <w:r w:rsidR="00C11FEB">
        <w:t xml:space="preserve"> able to receive real-time alerts</w:t>
      </w:r>
      <w:r w:rsidR="002A7395">
        <w:t xml:space="preserve"> whenever an improper sitting posture is being detected.</w:t>
      </w:r>
      <w:r w:rsidR="004D6430">
        <w:t xml:space="preserve"> It was seen that most studies focus on the classification aspects and leave out the implementation of a feedback platform. </w:t>
      </w:r>
      <w:r w:rsidR="00E233CD">
        <w:t>As shown in Figure 8 below, s</w:t>
      </w:r>
      <w:r w:rsidR="004D6430">
        <w:t xml:space="preserve">o far only </w:t>
      </w:r>
      <w:r w:rsidR="00731F0C">
        <w:t>33</w:t>
      </w:r>
      <w:r w:rsidR="004D6430">
        <w:t>% (</w:t>
      </w:r>
      <w:r w:rsidR="00731F0C">
        <w:t>11</w:t>
      </w:r>
      <w:r w:rsidR="004D6430">
        <w:t>) of</w:t>
      </w:r>
      <w:r w:rsidR="00731F0C">
        <w:t xml:space="preserve"> all the</w:t>
      </w:r>
      <w:r w:rsidR="004D6430">
        <w:t xml:space="preserve"> studies </w:t>
      </w:r>
      <w:r w:rsidR="00731F0C">
        <w:t>incorporated</w:t>
      </w:r>
      <w:r w:rsidR="009C3363">
        <w:t xml:space="preserve"> a</w:t>
      </w:r>
      <w:r w:rsidR="00731F0C">
        <w:t xml:space="preserve"> </w:t>
      </w:r>
      <w:r w:rsidR="009C3363">
        <w:t xml:space="preserve">kind of </w:t>
      </w:r>
      <w:r w:rsidR="00CC2399">
        <w:t>feedback</w:t>
      </w:r>
      <w:r w:rsidR="004D6430">
        <w:t xml:space="preserve"> platform that would encourage the user to maintain a correct posture. </w:t>
      </w:r>
      <w:r w:rsidR="00C11FEB">
        <w:t xml:space="preserve">The </w:t>
      </w:r>
      <w:r w:rsidR="00731F0C">
        <w:t>implementation</w:t>
      </w:r>
      <w:r w:rsidR="00C11FEB">
        <w:t xml:space="preserve"> of </w:t>
      </w:r>
      <w:r w:rsidR="00393D7A">
        <w:t>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CB0671">
        <w:instrText xml:space="preserve"> ADDIN ZOTERO_ITEM CSL_CITATION {"citationID":"psSIhuoi","properties":{"formattedCitation":"[24,31,38\\uc0\\u8211{}40]","plainCitation":"[24,31,38–4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CB0671" w:rsidRPr="00CB0671">
        <w:rPr>
          <w:rFonts w:ascii="Calibri" w:hAnsi="Calibri" w:cs="Calibri"/>
          <w:szCs w:val="24"/>
        </w:rPr>
        <w:t>[24,31,38–40]</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CB0671">
        <w:instrText xml:space="preserve"> ADDIN ZOTERO_ITEM CSL_CITATION {"citationID":"wm7eydHj","properties":{"formattedCitation":"[11,27,37,43]","plainCitation":"[11,27,37,43]","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CB0671" w:rsidRPr="00CB0671">
        <w:rPr>
          <w:rFonts w:ascii="Calibri" w:hAnsi="Calibri" w:cs="Calibri"/>
        </w:rPr>
        <w:t>[11,27,37,43]</w:t>
      </w:r>
      <w:r w:rsidR="006320B9">
        <w:fldChar w:fldCharType="end"/>
      </w:r>
      <w:r w:rsidR="00055785">
        <w:t>.</w:t>
      </w:r>
      <w:r w:rsidR="005525B8">
        <w:t xml:space="preserve"> Alternatively, instead of implementing an interactive platform</w:t>
      </w:r>
      <w:r w:rsidR="004130C1">
        <w:t xml:space="preserve"> such as a mobile or a desktop app</w:t>
      </w:r>
      <w:r w:rsidR="005525B8">
        <w:t xml:space="preserve">, </w:t>
      </w:r>
      <w:r w:rsidR="005525B8">
        <w:fldChar w:fldCharType="begin"/>
      </w:r>
      <w:r w:rsidR="00E8462C">
        <w:instrText xml:space="preserve"> ADDIN ZOTERO_ITEM CSL_CITATION {"citationID":"ryouQBIn","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E8462C" w:rsidRPr="00E8462C">
        <w:rPr>
          <w:rFonts w:ascii="Calibri" w:hAnsi="Calibri" w:cs="Calibri"/>
        </w:rPr>
        <w:t>[32]</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CB0671">
        <w:instrText xml:space="preserve"> ADDIN ZOTERO_ITEM CSL_CITATION {"citationID":"QyeSfKPo","properties":{"formattedCitation":"[44]","plainCitation":"[44]","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CB0671" w:rsidRPr="00CB0671">
        <w:rPr>
          <w:rFonts w:ascii="Calibri" w:hAnsi="Calibri" w:cs="Calibri"/>
        </w:rPr>
        <w:t>[44]</w:t>
      </w:r>
      <w:r w:rsidR="005525B8">
        <w:fldChar w:fldCharType="end"/>
      </w:r>
      <w:r w:rsidR="00B61424">
        <w:t xml:space="preserve"> looked at using a </w:t>
      </w:r>
      <w:r w:rsidR="005525B8">
        <w:t xml:space="preserve">RGB bulb </w:t>
      </w:r>
      <w:r w:rsidR="00B61424">
        <w:t>capable of</w:t>
      </w:r>
      <w:r w:rsidR="005525B8">
        <w:t xml:space="preserve"> chang</w:t>
      </w:r>
      <w:r w:rsidR="00B61424">
        <w:t>ing</w:t>
      </w:r>
      <w:r w:rsidR="005525B8">
        <w:t xml:space="preserve"> colors </w:t>
      </w:r>
      <w:r w:rsidR="002D3994">
        <w:t xml:space="preserve">whenever an </w:t>
      </w:r>
      <w:r w:rsidR="005525B8">
        <w:t>incorrect posture</w:t>
      </w:r>
      <w:r w:rsidR="00CA0D22">
        <w:t xml:space="preserve"> is</w:t>
      </w:r>
      <w:r w:rsidR="005525B8">
        <w:t xml:space="preserve"> being detected</w:t>
      </w:r>
      <w:r w:rsidR="00B66823">
        <w:t>.</w:t>
      </w:r>
    </w:p>
    <w:p w14:paraId="548DD03C" w14:textId="482AC373" w:rsidR="004D6430" w:rsidRDefault="00501D27" w:rsidP="004D6430">
      <w:pPr>
        <w:jc w:val="center"/>
      </w:pPr>
      <w:r>
        <w:rPr>
          <w:noProof/>
        </w:rPr>
        <w:drawing>
          <wp:inline distT="0" distB="0" distL="0" distR="0" wp14:anchorId="03C3F68D" wp14:editId="7F94CF65">
            <wp:extent cx="3736730" cy="2256012"/>
            <wp:effectExtent l="0" t="0" r="0" b="0"/>
            <wp:docPr id="536237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6105" cy="2261672"/>
                    </a:xfrm>
                    <a:prstGeom prst="rect">
                      <a:avLst/>
                    </a:prstGeom>
                    <a:noFill/>
                  </pic:spPr>
                </pic:pic>
              </a:graphicData>
            </a:graphic>
          </wp:inline>
        </w:drawing>
      </w:r>
    </w:p>
    <w:p w14:paraId="007F4A72" w14:textId="7B7E478E" w:rsidR="001D162C" w:rsidRDefault="00AD525F" w:rsidP="00E32AC0">
      <w:pPr>
        <w:pStyle w:val="Caption"/>
        <w:jc w:val="center"/>
      </w:pPr>
      <w:bookmarkStart w:id="24" w:name="_Toc154168423"/>
      <w:r>
        <w:t xml:space="preserve">Figure </w:t>
      </w:r>
      <w:fldSimple w:instr=" SEQ Figure \* ARABIC ">
        <w:r w:rsidR="000A272A">
          <w:rPr>
            <w:noProof/>
          </w:rPr>
          <w:t>8</w:t>
        </w:r>
      </w:fldSimple>
      <w:r>
        <w:t xml:space="preserve"> - Feedback System Percentage</w:t>
      </w:r>
      <w:bookmarkEnd w:id="24"/>
    </w:p>
    <w:p w14:paraId="313E4F85" w14:textId="331C65D5" w:rsidR="002A7395" w:rsidRDefault="002A7395" w:rsidP="002A7395">
      <w:pPr>
        <w:pStyle w:val="Heading3"/>
      </w:pPr>
      <w:bookmarkStart w:id="25" w:name="_Toc154846922"/>
      <w:r>
        <w:t xml:space="preserve">(Internet of Things) IoT Integration </w:t>
      </w:r>
      <w:r w:rsidR="00D65833">
        <w:t>with smart sensing chairs</w:t>
      </w:r>
      <w:bookmarkEnd w:id="25"/>
    </w:p>
    <w:p w14:paraId="517C0EF0" w14:textId="16626D07" w:rsidR="00ED7E74" w:rsidRPr="00D83583"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CB0671">
        <w:instrText xml:space="preserve"> ADDIN ZOTERO_ITEM CSL_CITATION {"citationID":"8ITI8bfP","properties":{"formattedCitation":"[45]","plainCitation":"[45]","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CB0671" w:rsidRPr="00CB0671">
        <w:rPr>
          <w:rFonts w:ascii="Calibri" w:hAnsi="Calibri" w:cs="Calibri"/>
        </w:rPr>
        <w:t>[45]</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AD47FB">
        <w:instrText xml:space="preserve"> ADDIN ZOTERO_ITEM CSL_CITATION {"citationID":"Ces2b6aa","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AD47FB" w:rsidRPr="00AD47FB">
        <w:rPr>
          <w:rFonts w:ascii="Calibri" w:hAnsi="Calibri" w:cs="Calibri"/>
        </w:rPr>
        <w:t>[25]</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w:t>
      </w:r>
      <w:r w:rsidR="00ED7E74" w:rsidRPr="00D83583">
        <w:t>individual</w:t>
      </w:r>
      <w:r w:rsidR="005719AE" w:rsidRPr="00D83583">
        <w:t>.</w:t>
      </w:r>
    </w:p>
    <w:p w14:paraId="6E91AE91" w14:textId="65D6E783" w:rsidR="00DD30C2" w:rsidRPr="001D162C" w:rsidRDefault="00AE3759" w:rsidP="001D162C">
      <w:r w:rsidRPr="00D83583">
        <w:t>Now focusing on papers on smart sensing chairs that utilized IoT-based technology,</w:t>
      </w:r>
      <w:r w:rsidR="005D3D37" w:rsidRPr="00D83583">
        <w:t xml:space="preserve"> </w:t>
      </w:r>
      <w:r w:rsidR="005D3D37" w:rsidRPr="00D83583">
        <w:rPr>
          <w:rFonts w:ascii="Calibri" w:hAnsi="Calibri" w:cs="Calibri"/>
        </w:rPr>
        <w:t>Matuska et al.</w:t>
      </w:r>
      <w:r>
        <w:t xml:space="preserve"> </w:t>
      </w:r>
      <w:r w:rsidR="00446E0B">
        <w:fldChar w:fldCharType="begin"/>
      </w:r>
      <w:r w:rsidR="00CB0671">
        <w:instrText xml:space="preserve"> ADDIN ZOTERO_ITEM CSL_CITATION {"citationID":"7epaiXQp","properties":{"formattedCitation":"[39]","plainCitation":"[39]","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CB0671" w:rsidRPr="00CB0671">
        <w:rPr>
          <w:rFonts w:ascii="Calibri" w:hAnsi="Calibri" w:cs="Calibri"/>
        </w:rPr>
        <w:t>[39]</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CB0671">
        <w:instrText xml:space="preserve"> ADDIN ZOTERO_ITEM CSL_CITATION {"citationID":"acNIoixm","properties":{"formattedCitation":"[40]","plainCitation":"[4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CB0671" w:rsidRPr="00CB0671">
        <w:rPr>
          <w:rFonts w:ascii="Calibri" w:hAnsi="Calibri" w:cs="Calibri"/>
        </w:rPr>
        <w:t>[40]</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w:t>
      </w:r>
      <w:r w:rsidR="0025721D">
        <w:lastRenderedPageBreak/>
        <w:t xml:space="preserve">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CB0671">
        <w:instrText xml:space="preserve"> ADDIN ZOTERO_ITEM CSL_CITATION {"citationID":"ljDQB5Yq","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CB0671" w:rsidRPr="00CB0671">
        <w:rPr>
          <w:rFonts w:ascii="Calibri" w:hAnsi="Calibri" w:cs="Calibri"/>
        </w:rPr>
        <w:t>[43]</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1FC8CD39" w14:textId="58D3761E" w:rsidR="00E32AC0" w:rsidRDefault="00592977" w:rsidP="005C6364">
      <w:pPr>
        <w:pStyle w:val="Heading3"/>
      </w:pPr>
      <w:bookmarkStart w:id="26" w:name="_Toc154846923"/>
      <w:r>
        <w:t>Research Gaps and</w:t>
      </w:r>
      <w:r w:rsidR="00F7019B">
        <w:t xml:space="preserve"> Limitation</w:t>
      </w:r>
      <w:r w:rsidR="00E45BC5">
        <w:t>s</w:t>
      </w:r>
      <w:bookmarkEnd w:id="26"/>
    </w:p>
    <w:p w14:paraId="619969DA" w14:textId="13E43CF1" w:rsidR="00A47348" w:rsidRDefault="00CE1418" w:rsidP="00461656">
      <w:r>
        <w:t>Across all the research studie</w:t>
      </w:r>
      <w:r w:rsidR="00963256">
        <w:t>s,</w:t>
      </w:r>
      <w:r w:rsidR="00941B6C">
        <w:t xml:space="preserve"> it is apparent that</w:t>
      </w:r>
      <w:r w:rsidR="00963256">
        <w:t xml:space="preserve"> there are different classification methods being used to classify</w:t>
      </w:r>
      <w:r w:rsidR="00941B6C">
        <w:t xml:space="preserve"> different</w:t>
      </w:r>
      <w:r w:rsidR="00963256">
        <w:t xml:space="preserve"> sitting postures. </w:t>
      </w:r>
      <w:r w:rsidR="003A4609">
        <w:t xml:space="preserve">However, as previously discussed it was seen </w:t>
      </w:r>
      <w:r w:rsidR="009467E4">
        <w:t xml:space="preserve">that a majority </w:t>
      </w:r>
      <w:r w:rsidR="0050182E">
        <w:t>of studies</w:t>
      </w:r>
      <w:r w:rsidR="009467E4">
        <w:t xml:space="preserve"> </w:t>
      </w:r>
      <w:r w:rsidR="000A2333">
        <w:t xml:space="preserve">primarily focus on the classification aspects of things and leave out the implementation of a feedback system to guide the user in maintaining a correct sitting posture. </w:t>
      </w:r>
      <w:r w:rsidR="0050182E">
        <w:t>A</w:t>
      </w:r>
      <w:r w:rsidR="002D26E8">
        <w:t xml:space="preserve">s discussed in the previous section, </w:t>
      </w:r>
      <w:r w:rsidR="000475B4">
        <w:t xml:space="preserve">only 33% </w:t>
      </w:r>
      <w:r w:rsidR="004D6C10">
        <w:t xml:space="preserve">(11) </w:t>
      </w:r>
      <w:r w:rsidR="000475B4">
        <w:t>of studies found</w:t>
      </w:r>
      <w:r w:rsidR="00953D50">
        <w:t xml:space="preserve"> developed </w:t>
      </w:r>
      <w:r w:rsidR="00592977">
        <w:t>an</w:t>
      </w:r>
      <w:r w:rsidR="00953D50">
        <w:t xml:space="preserve"> interface that</w:t>
      </w:r>
      <w:r w:rsidR="00E87278">
        <w:t xml:space="preserve"> </w:t>
      </w:r>
      <w:r w:rsidR="004F6E37">
        <w:t>would enforce</w:t>
      </w:r>
      <w:r w:rsidR="00A15B9C">
        <w:t xml:space="preserve"> correct sitting posture</w:t>
      </w:r>
      <w:r w:rsidR="004F6E37">
        <w:t xml:space="preserve">; </w:t>
      </w:r>
      <w:r w:rsidR="002E5D2F">
        <w:t>five</w:t>
      </w:r>
      <w:r w:rsidR="004F6E37">
        <w:t xml:space="preserve"> of which implemented the use of mobile application</w:t>
      </w:r>
      <w:r w:rsidR="00A47348">
        <w:t>. Overall, the implementation of a mobile application</w:t>
      </w:r>
      <w:r w:rsidR="00E12B07">
        <w:t xml:space="preserve"> looks to be a useful approach in notifying the end-users </w:t>
      </w:r>
      <w:r w:rsidR="0089434F">
        <w:t>about</w:t>
      </w:r>
      <w:r w:rsidR="00412CDD">
        <w:t xml:space="preserve"> maintaining proper sitting postures. </w:t>
      </w:r>
      <w:r w:rsidR="0089434F">
        <w:t>However, it is quite important to acknowledge the research gap in this field of interest</w:t>
      </w:r>
      <w:r w:rsidR="00A754CB">
        <w:t xml:space="preserve"> – specifically the lack of comprehensive evaluations in accessing user’s experience with </w:t>
      </w:r>
      <w:r w:rsidR="00C649F7">
        <w:t>these applications.</w:t>
      </w:r>
    </w:p>
    <w:p w14:paraId="2E7BC79A" w14:textId="2DA33613" w:rsidR="00C649F7" w:rsidRDefault="00CC3736" w:rsidP="00461656">
      <w:r>
        <w:t>The</w:t>
      </w:r>
      <w:r w:rsidR="008C15FA">
        <w:t>se</w:t>
      </w:r>
      <w:r w:rsidR="008D601C">
        <w:t xml:space="preserve"> few</w:t>
      </w:r>
      <w:r>
        <w:t xml:space="preserve"> studies looked</w:t>
      </w:r>
      <w:r w:rsidR="008C15FA">
        <w:t xml:space="preserve"> at the implementation of </w:t>
      </w:r>
      <w:r w:rsidR="008D601C">
        <w:t>mob</w:t>
      </w:r>
      <w:r w:rsidR="008C15FA">
        <w:t xml:space="preserve">ile application as a means of providing real-time feedback on one’s sitting postures. </w:t>
      </w:r>
      <w:r w:rsidR="008D601C">
        <w:t xml:space="preserve">However, </w:t>
      </w:r>
      <w:r w:rsidR="00880A52">
        <w:t xml:space="preserve">due to </w:t>
      </w:r>
      <w:r w:rsidR="008D601C">
        <w:t>the lack of a comprehensive evaluation</w:t>
      </w:r>
      <w:r w:rsidR="00D87515">
        <w:t xml:space="preserve"> being conducted</w:t>
      </w:r>
      <w:r w:rsidR="00880A52">
        <w:t xml:space="preserve">, </w:t>
      </w:r>
      <w:r w:rsidR="00D87515">
        <w:t xml:space="preserve">a few questions </w:t>
      </w:r>
      <w:r w:rsidR="00737E12">
        <w:t xml:space="preserve">are raised </w:t>
      </w:r>
      <w:r w:rsidR="00D87515">
        <w:t>regarding the effectiveness</w:t>
      </w:r>
      <w:r w:rsidR="00880A52">
        <w:t>,</w:t>
      </w:r>
      <w:r w:rsidR="00D87515">
        <w:t xml:space="preserve"> feasibility</w:t>
      </w:r>
      <w:r w:rsidR="00880A52">
        <w:t xml:space="preserve">, and overall satisfaction from the user’s perspective when </w:t>
      </w:r>
      <w:r w:rsidR="006053F5">
        <w:t>interacting with</w:t>
      </w:r>
      <w:r w:rsidR="00880A52">
        <w:t xml:space="preserve"> these apps. </w:t>
      </w:r>
      <w:r w:rsidR="00D87515">
        <w:t xml:space="preserve"> </w:t>
      </w:r>
      <w:r w:rsidR="006053F5">
        <w:t xml:space="preserve">According to ___, it is beneficial </w:t>
      </w:r>
      <w:r w:rsidR="00BB3110">
        <w:t>to</w:t>
      </w:r>
      <w:r w:rsidR="006053F5">
        <w:t xml:space="preserve"> </w:t>
      </w:r>
      <w:r w:rsidR="00155E71">
        <w:t xml:space="preserve">capture other </w:t>
      </w:r>
      <w:r w:rsidR="00BB3110">
        <w:t>users’</w:t>
      </w:r>
      <w:r w:rsidR="00155E71">
        <w:t xml:space="preserve"> perspective on a mobile app </w:t>
      </w:r>
      <w:r w:rsidR="00BB3110">
        <w:t>to</w:t>
      </w:r>
      <w:r w:rsidR="00155E71">
        <w:t xml:space="preserve"> gain a deep understanding of </w:t>
      </w:r>
      <w:r w:rsidR="0000634C">
        <w:t xml:space="preserve">its strengths and weaknesses. </w:t>
      </w:r>
    </w:p>
    <w:p w14:paraId="1312D650" w14:textId="6D22C44E" w:rsidR="00853EAE" w:rsidRDefault="00BB3110" w:rsidP="00461656">
      <w:r>
        <w:t xml:space="preserve">To address this research gap, future studies should go beyond </w:t>
      </w:r>
      <w:r w:rsidR="006F0029">
        <w:t>focusing on achieving high classification accuracy of</w:t>
      </w:r>
      <w:r w:rsidR="0069737C">
        <w:t xml:space="preserve"> different</w:t>
      </w:r>
      <w:r w:rsidR="006F0029">
        <w:t xml:space="preserve"> sitting postures </w:t>
      </w:r>
      <w:r w:rsidR="00A97F57">
        <w:t>and</w:t>
      </w:r>
      <w:r w:rsidR="0069737C">
        <w:t xml:space="preserve"> prioritize conduction user-centered evaluations on </w:t>
      </w:r>
      <w:r w:rsidR="00833954">
        <w:t xml:space="preserve">5the implemented feedback system. Methods such as interviews, surveys, </w:t>
      </w:r>
      <w:r w:rsidR="00A97F57">
        <w:t xml:space="preserve">and </w:t>
      </w:r>
      <w:r w:rsidR="00833954">
        <w:t xml:space="preserve">usability </w:t>
      </w:r>
      <w:r w:rsidR="005B68A9">
        <w:t>testing could</w:t>
      </w:r>
      <w:r w:rsidR="00A97F57">
        <w:t xml:space="preserve"> be employed to collect valuable feedback. </w:t>
      </w:r>
      <w:r w:rsidR="005B68A9">
        <w:t xml:space="preserve">With this done, it would be very easy to gauge and measure the effectiveness of the </w:t>
      </w:r>
      <w:r w:rsidR="00CF532C">
        <w:t xml:space="preserve">proposed feedback system. </w:t>
      </w:r>
    </w:p>
    <w:p w14:paraId="0482EE10" w14:textId="42E0C9C7" w:rsidR="004A7D7D" w:rsidRDefault="004A7D7D" w:rsidP="004A7D7D">
      <w:pPr>
        <w:pStyle w:val="Heading3"/>
      </w:pPr>
      <w:bookmarkStart w:id="27" w:name="_Toc154846925"/>
      <w:r>
        <w:t>The use and impact of Mobile apps in the healthcare sector</w:t>
      </w:r>
      <w:bookmarkEnd w:id="27"/>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08E5B791" w:rsid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6C72F300" w14:textId="77777777" w:rsidR="00852483" w:rsidRDefault="00852483" w:rsidP="00DD15F1"/>
    <w:p w14:paraId="55EFD258" w14:textId="21486D0D" w:rsidR="00852483" w:rsidRDefault="00852483" w:rsidP="00C11FEB">
      <w:pPr>
        <w:pStyle w:val="Heading2"/>
      </w:pPr>
      <w:bookmarkStart w:id="28" w:name="_Toc154846926"/>
      <w:r>
        <w:t>Discussion</w:t>
      </w:r>
      <w:bookmarkEnd w:id="28"/>
    </w:p>
    <w:p w14:paraId="614DCDB0" w14:textId="350929F2" w:rsidR="007934CF" w:rsidRPr="007934CF" w:rsidRDefault="007934CF" w:rsidP="007934CF">
      <w:pPr>
        <w:rPr>
          <w:b/>
          <w:bCs/>
        </w:rPr>
      </w:pPr>
      <w:r w:rsidRPr="007934CF">
        <w:rPr>
          <w:b/>
          <w:bCs/>
        </w:rPr>
        <w:t>RQ1: What are the sensors that are being used by similar studies?</w:t>
      </w:r>
    </w:p>
    <w:p w14:paraId="305FE838" w14:textId="7AB96DEB" w:rsidR="007934CF" w:rsidRPr="00902515" w:rsidRDefault="007934CF" w:rsidP="007934CF">
      <w:pPr>
        <w:rPr>
          <w:b/>
          <w:bCs/>
        </w:rPr>
      </w:pPr>
      <w:r w:rsidRPr="00902515">
        <w:rPr>
          <w:b/>
          <w:bCs/>
        </w:rPr>
        <w:t>RQ2: What methods are being used to classify different sitting postures?</w:t>
      </w:r>
    </w:p>
    <w:p w14:paraId="6A5C698F" w14:textId="035C8E1D" w:rsidR="007934CF" w:rsidRPr="00902515" w:rsidRDefault="007934CF" w:rsidP="007934CF">
      <w:pPr>
        <w:rPr>
          <w:b/>
          <w:bCs/>
        </w:rPr>
      </w:pPr>
      <w:r w:rsidRPr="00902515">
        <w:rPr>
          <w:b/>
          <w:bCs/>
        </w:rPr>
        <w:t>RQ3: What are the limitations and research gaps seen with existing studies?</w:t>
      </w:r>
    </w:p>
    <w:p w14:paraId="2C4A7517" w14:textId="50969081" w:rsidR="00852483" w:rsidRPr="00902515" w:rsidRDefault="007934CF" w:rsidP="007934CF">
      <w:pPr>
        <w:rPr>
          <w:b/>
          <w:bCs/>
        </w:rPr>
      </w:pPr>
      <w:r w:rsidRPr="00902515">
        <w:rPr>
          <w:b/>
          <w:bCs/>
        </w:rPr>
        <w:t>RQ4: How useful was the implemented user feedback mechanism?</w:t>
      </w:r>
    </w:p>
    <w:p w14:paraId="3ABDC0FC" w14:textId="751E156B" w:rsidR="004C7037" w:rsidRDefault="004C7037" w:rsidP="004C7037">
      <w:pPr>
        <w:pStyle w:val="Heading3"/>
      </w:pPr>
      <w:bookmarkStart w:id="29" w:name="_Toc154846927"/>
      <w:r>
        <w:lastRenderedPageBreak/>
        <w:t>Commercialization</w:t>
      </w:r>
      <w:bookmarkEnd w:id="29"/>
    </w:p>
    <w:p w14:paraId="7F90E58F" w14:textId="77777777" w:rsidR="000B09B2" w:rsidRDefault="000B09B2" w:rsidP="000B09B2">
      <w:pPr>
        <w:pStyle w:val="Heading3"/>
      </w:pPr>
      <w:bookmarkStart w:id="30" w:name="_Toc154846928"/>
      <w:r>
        <w:t>Future Directives and Trends</w:t>
      </w:r>
      <w:bookmarkEnd w:id="30"/>
    </w:p>
    <w:p w14:paraId="3DC9BE28" w14:textId="77777777" w:rsidR="000B09B2" w:rsidRDefault="000B09B2" w:rsidP="000B09B2"/>
    <w:p w14:paraId="612CFCE8" w14:textId="15EF2ADF" w:rsidR="008E4DEE" w:rsidRDefault="000B09B2" w:rsidP="008E4DEE">
      <w:pPr>
        <w:jc w:val="center"/>
      </w:pPr>
      <w:r w:rsidRPr="000B09B2">
        <w:rPr>
          <w:noProof/>
        </w:rPr>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55EF48C6" w14:textId="77777777" w:rsidR="007152D8" w:rsidRDefault="007152D8" w:rsidP="007152D8">
      <w:pPr>
        <w:pStyle w:val="Heading3"/>
      </w:pPr>
      <w:bookmarkStart w:id="31" w:name="_Toc154846929"/>
      <w:r>
        <w:t>Systematic Mapping</w:t>
      </w:r>
      <w:bookmarkEnd w:id="31"/>
    </w:p>
    <w:p w14:paraId="57C7C6F2" w14:textId="77777777" w:rsidR="007152D8" w:rsidRDefault="007152D8" w:rsidP="007152D8">
      <w:pPr>
        <w:jc w:val="center"/>
      </w:pPr>
      <w:r w:rsidRPr="00ED7EC0">
        <w:rPr>
          <w:noProof/>
        </w:rPr>
        <w:drawing>
          <wp:inline distT="0" distB="0" distL="0" distR="0" wp14:anchorId="684C68CF" wp14:editId="565DCC94">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20"/>
                    <a:stretch>
                      <a:fillRect/>
                    </a:stretch>
                  </pic:blipFill>
                  <pic:spPr>
                    <a:xfrm>
                      <a:off x="0" y="0"/>
                      <a:ext cx="3062658" cy="2157603"/>
                    </a:xfrm>
                    <a:prstGeom prst="rect">
                      <a:avLst/>
                    </a:prstGeom>
                  </pic:spPr>
                </pic:pic>
              </a:graphicData>
            </a:graphic>
          </wp:inline>
        </w:drawing>
      </w:r>
    </w:p>
    <w:p w14:paraId="262804C9" w14:textId="77777777" w:rsidR="007152D8" w:rsidRDefault="007152D8" w:rsidP="007152D8">
      <w:pPr>
        <w:jc w:val="center"/>
        <w:rPr>
          <w:color w:val="FF0000"/>
        </w:rPr>
      </w:pPr>
      <w:r>
        <w:rPr>
          <w:color w:val="FF0000"/>
        </w:rPr>
        <w:t>DO SOMETHING SIMILAR TO THIS (Reno et al)</w:t>
      </w: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32" w:name="_Toc154846930"/>
      <w:r>
        <w:t>C</w:t>
      </w:r>
      <w:r w:rsidR="00D73E9A">
        <w:t>onclusion</w:t>
      </w:r>
      <w:bookmarkEnd w:id="32"/>
    </w:p>
    <w:p w14:paraId="16AA53A3" w14:textId="77777777" w:rsidR="00625171" w:rsidRDefault="00625171" w:rsidP="00625171"/>
    <w:p w14:paraId="625BEE7B" w14:textId="77777777" w:rsidR="006F4E40" w:rsidRDefault="006F4E40" w:rsidP="00625171"/>
    <w:p w14:paraId="27A0BE0C" w14:textId="77777777" w:rsidR="006F4E40" w:rsidRDefault="006F4E40" w:rsidP="00625171"/>
    <w:p w14:paraId="26104303" w14:textId="77777777" w:rsidR="006F4E40" w:rsidRDefault="006F4E40" w:rsidP="00625171"/>
    <w:p w14:paraId="4943B63D" w14:textId="77777777" w:rsidR="006F4E40" w:rsidRDefault="006F4E40" w:rsidP="00625171"/>
    <w:p w14:paraId="00C7DA63" w14:textId="77777777" w:rsidR="006F4E40" w:rsidRDefault="006F4E40" w:rsidP="00625171"/>
    <w:p w14:paraId="585F3A96" w14:textId="77777777" w:rsidR="006F4E40" w:rsidRDefault="006F4E40" w:rsidP="00625171"/>
    <w:p w14:paraId="2DC817F6" w14:textId="77777777" w:rsidR="006F4E40" w:rsidRDefault="006F4E40" w:rsidP="00625171"/>
    <w:p w14:paraId="3112D08C" w14:textId="77777777" w:rsidR="006F4E40" w:rsidRDefault="006F4E40" w:rsidP="00625171"/>
    <w:p w14:paraId="173EF8B4" w14:textId="77777777" w:rsidR="006F4E40" w:rsidRDefault="006F4E40" w:rsidP="00625171"/>
    <w:p w14:paraId="21970B19" w14:textId="77777777" w:rsidR="006F4E40" w:rsidRDefault="006F4E40" w:rsidP="00625171"/>
    <w:p w14:paraId="7C61A2B7" w14:textId="77777777" w:rsidR="006F4E40" w:rsidRDefault="006F4E40" w:rsidP="00625171"/>
    <w:p w14:paraId="152EAD2B" w14:textId="77777777" w:rsidR="006F4E40" w:rsidRDefault="006F4E40" w:rsidP="00625171"/>
    <w:p w14:paraId="734C31F7" w14:textId="77777777" w:rsidR="006F4E40" w:rsidRDefault="006F4E40" w:rsidP="00625171"/>
    <w:p w14:paraId="3EE151BE" w14:textId="77777777" w:rsidR="006F4E40" w:rsidRDefault="006F4E40"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3" w:name="_Toc154846931"/>
      <w:r w:rsidRPr="009862E7">
        <w:rPr>
          <w:rStyle w:val="IntenseReference"/>
          <w:b w:val="0"/>
          <w:bCs w:val="0"/>
          <w:smallCaps w:val="0"/>
          <w:color w:val="2F5496" w:themeColor="accent1" w:themeShade="BF"/>
          <w:spacing w:val="0"/>
        </w:rPr>
        <w:t>References</w:t>
      </w:r>
      <w:bookmarkEnd w:id="33"/>
    </w:p>
    <w:p w14:paraId="6CEF1900" w14:textId="77777777" w:rsidR="004507B5" w:rsidRPr="004507B5" w:rsidRDefault="00290E31" w:rsidP="004507B5">
      <w:pPr>
        <w:pStyle w:val="Bibliography"/>
        <w:rPr>
          <w:rFonts w:ascii="Calibri" w:hAnsi="Calibri" w:cs="Calibri"/>
        </w:rPr>
      </w:pPr>
      <w:r>
        <w:fldChar w:fldCharType="begin"/>
      </w:r>
      <w:r w:rsidR="004507B5">
        <w:instrText xml:space="preserve"> ADDIN ZOTERO_BIBL {"uncited":[],"omitted":[],"custom":[]} CSL_BIBLIOGRAPHY </w:instrText>
      </w:r>
      <w:r>
        <w:fldChar w:fldCharType="separate"/>
      </w:r>
      <w:r w:rsidR="004507B5" w:rsidRPr="004507B5">
        <w:rPr>
          <w:rFonts w:ascii="Calibri" w:hAnsi="Calibri" w:cs="Calibri"/>
        </w:rPr>
        <w:t xml:space="preserve">1. </w:t>
      </w:r>
      <w:r w:rsidR="004507B5" w:rsidRPr="004507B5">
        <w:rPr>
          <w:rFonts w:ascii="Calibri" w:hAnsi="Calibri" w:cs="Calibri"/>
        </w:rPr>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4507B5" w:rsidRPr="004507B5">
        <w:rPr>
          <w:rFonts w:ascii="Calibri" w:hAnsi="Calibri" w:cs="Calibri"/>
          <w:i/>
          <w:iCs/>
        </w:rPr>
        <w:t>The Lancet Rheumatology</w:t>
      </w:r>
      <w:r w:rsidR="004507B5" w:rsidRPr="004507B5">
        <w:rPr>
          <w:rFonts w:ascii="Calibri" w:hAnsi="Calibri" w:cs="Calibri"/>
        </w:rPr>
        <w:t xml:space="preserve"> </w:t>
      </w:r>
      <w:r w:rsidR="004507B5" w:rsidRPr="004507B5">
        <w:rPr>
          <w:rFonts w:ascii="Calibri" w:hAnsi="Calibri" w:cs="Calibri"/>
          <w:b/>
          <w:bCs/>
        </w:rPr>
        <w:t>2023</w:t>
      </w:r>
      <w:r w:rsidR="004507B5" w:rsidRPr="004507B5">
        <w:rPr>
          <w:rFonts w:ascii="Calibri" w:hAnsi="Calibri" w:cs="Calibri"/>
        </w:rPr>
        <w:t xml:space="preserve">, </w:t>
      </w:r>
      <w:r w:rsidR="004507B5" w:rsidRPr="004507B5">
        <w:rPr>
          <w:rFonts w:ascii="Calibri" w:hAnsi="Calibri" w:cs="Calibri"/>
          <w:i/>
          <w:iCs/>
        </w:rPr>
        <w:t>5</w:t>
      </w:r>
      <w:r w:rsidR="004507B5" w:rsidRPr="004507B5">
        <w:rPr>
          <w:rFonts w:ascii="Calibri" w:hAnsi="Calibri" w:cs="Calibri"/>
        </w:rPr>
        <w:t>, e670–e682, doi:10.1016/S2665-9913(23)00232-1.</w:t>
      </w:r>
    </w:p>
    <w:p w14:paraId="2B9EFBBA" w14:textId="77777777" w:rsidR="004507B5" w:rsidRPr="004507B5" w:rsidRDefault="004507B5" w:rsidP="004507B5">
      <w:pPr>
        <w:pStyle w:val="Bibliography"/>
        <w:rPr>
          <w:rFonts w:ascii="Calibri" w:hAnsi="Calibri" w:cs="Calibri"/>
        </w:rPr>
      </w:pPr>
      <w:r w:rsidRPr="004507B5">
        <w:rPr>
          <w:rFonts w:ascii="Calibri" w:hAnsi="Calibri" w:cs="Calibri"/>
        </w:rPr>
        <w:t xml:space="preserve">2. </w:t>
      </w:r>
      <w:r w:rsidRPr="004507B5">
        <w:rPr>
          <w:rFonts w:ascii="Calibri" w:hAnsi="Calibri" w:cs="Calibri"/>
        </w:rPr>
        <w:tab/>
        <w:t xml:space="preserve">Martimo, K.-P. </w:t>
      </w:r>
      <w:r w:rsidRPr="004507B5">
        <w:rPr>
          <w:rFonts w:ascii="Calibri" w:hAnsi="Calibri" w:cs="Calibri"/>
          <w:i/>
          <w:iCs/>
        </w:rPr>
        <w:t>Musculoskeletal Disorders, Disability, and Work</w:t>
      </w:r>
      <w:r w:rsidRPr="004507B5">
        <w:rPr>
          <w:rFonts w:ascii="Calibri" w:hAnsi="Calibri" w:cs="Calibri"/>
        </w:rPr>
        <w:t>; Finnish Institute of Occupational Health: Helsinki, Finland, 2010; ISBN 978-951-802-987-1.</w:t>
      </w:r>
    </w:p>
    <w:p w14:paraId="0D2BE99D" w14:textId="77777777" w:rsidR="004507B5" w:rsidRPr="004507B5" w:rsidRDefault="004507B5" w:rsidP="004507B5">
      <w:pPr>
        <w:pStyle w:val="Bibliography"/>
        <w:rPr>
          <w:rFonts w:ascii="Calibri" w:hAnsi="Calibri" w:cs="Calibri"/>
        </w:rPr>
      </w:pPr>
      <w:r w:rsidRPr="004507B5">
        <w:rPr>
          <w:rFonts w:ascii="Calibri" w:hAnsi="Calibri" w:cs="Calibri"/>
        </w:rPr>
        <w:t xml:space="preserve">3. </w:t>
      </w:r>
      <w:r w:rsidRPr="004507B5">
        <w:rPr>
          <w:rFonts w:ascii="Calibri" w:hAnsi="Calibri" w:cs="Calibri"/>
        </w:rPr>
        <w:tab/>
        <w:t xml:space="preserve">European Agency for Safety and Health at Work. </w:t>
      </w:r>
      <w:r w:rsidRPr="004507B5">
        <w:rPr>
          <w:rFonts w:ascii="Calibri" w:hAnsi="Calibri" w:cs="Calibri"/>
          <w:i/>
          <w:iCs/>
        </w:rPr>
        <w:t>Musculoskeletal Disorders among Children and Young People: Prevalence, Risk Factors and Preventive Measures : A Scoping Review.</w:t>
      </w:r>
      <w:r w:rsidRPr="004507B5">
        <w:rPr>
          <w:rFonts w:ascii="Calibri" w:hAnsi="Calibri" w:cs="Calibri"/>
        </w:rPr>
        <w:t>; Publications Office: LU, 2021;</w:t>
      </w:r>
    </w:p>
    <w:p w14:paraId="68ADD3BF" w14:textId="77777777" w:rsidR="004507B5" w:rsidRPr="004507B5" w:rsidRDefault="004507B5" w:rsidP="004507B5">
      <w:pPr>
        <w:pStyle w:val="Bibliography"/>
        <w:rPr>
          <w:rFonts w:ascii="Calibri" w:hAnsi="Calibri" w:cs="Calibri"/>
        </w:rPr>
      </w:pPr>
      <w:r w:rsidRPr="004507B5">
        <w:rPr>
          <w:rFonts w:ascii="Calibri" w:hAnsi="Calibri" w:cs="Calibri"/>
        </w:rPr>
        <w:t xml:space="preserve">4. </w:t>
      </w:r>
      <w:r w:rsidRPr="004507B5">
        <w:rPr>
          <w:rFonts w:ascii="Calibri" w:hAnsi="Calibri" w:cs="Calibri"/>
        </w:rPr>
        <w:tab/>
        <w:t xml:space="preserve">Bevan, S. Economic Impact of Musculoskeletal Disorders (MSDs) on Work in Europe. </w:t>
      </w:r>
      <w:r w:rsidRPr="004507B5">
        <w:rPr>
          <w:rFonts w:ascii="Calibri" w:hAnsi="Calibri" w:cs="Calibri"/>
          <w:i/>
          <w:iCs/>
        </w:rPr>
        <w:t>Best Practice &amp; Research Clinical Rheumatology</w:t>
      </w:r>
      <w:r w:rsidRPr="004507B5">
        <w:rPr>
          <w:rFonts w:ascii="Calibri" w:hAnsi="Calibri" w:cs="Calibri"/>
        </w:rPr>
        <w:t xml:space="preserve"> </w:t>
      </w:r>
      <w:r w:rsidRPr="004507B5">
        <w:rPr>
          <w:rFonts w:ascii="Calibri" w:hAnsi="Calibri" w:cs="Calibri"/>
          <w:b/>
          <w:bCs/>
        </w:rPr>
        <w:t>2015</w:t>
      </w:r>
      <w:r w:rsidRPr="004507B5">
        <w:rPr>
          <w:rFonts w:ascii="Calibri" w:hAnsi="Calibri" w:cs="Calibri"/>
        </w:rPr>
        <w:t xml:space="preserve">, </w:t>
      </w:r>
      <w:r w:rsidRPr="004507B5">
        <w:rPr>
          <w:rFonts w:ascii="Calibri" w:hAnsi="Calibri" w:cs="Calibri"/>
          <w:i/>
          <w:iCs/>
        </w:rPr>
        <w:t>29</w:t>
      </w:r>
      <w:r w:rsidRPr="004507B5">
        <w:rPr>
          <w:rFonts w:ascii="Calibri" w:hAnsi="Calibri" w:cs="Calibri"/>
        </w:rPr>
        <w:t>, 356–373, doi:10.1016/j.berh.2015.08.002.</w:t>
      </w:r>
    </w:p>
    <w:p w14:paraId="6FA12A90" w14:textId="77777777" w:rsidR="004507B5" w:rsidRPr="004507B5" w:rsidRDefault="004507B5" w:rsidP="004507B5">
      <w:pPr>
        <w:pStyle w:val="Bibliography"/>
        <w:rPr>
          <w:rFonts w:ascii="Calibri" w:hAnsi="Calibri" w:cs="Calibri"/>
        </w:rPr>
      </w:pPr>
      <w:r w:rsidRPr="004507B5">
        <w:rPr>
          <w:rFonts w:ascii="Calibri" w:hAnsi="Calibri" w:cs="Calibri"/>
        </w:rPr>
        <w:t xml:space="preserve">5. </w:t>
      </w:r>
      <w:r w:rsidRPr="004507B5">
        <w:rPr>
          <w:rFonts w:ascii="Calibri" w:hAnsi="Calibri" w:cs="Calibri"/>
        </w:rPr>
        <w:tab/>
        <w:t xml:space="preserve">Summers, K.; Jinnett, K.J.; Bevan, S. Musculoskeletal Disorders, Workforce Health and Productivity in the United States. </w:t>
      </w:r>
      <w:r w:rsidRPr="004507B5">
        <w:rPr>
          <w:rFonts w:ascii="Calibri" w:hAnsi="Calibri" w:cs="Calibri"/>
          <w:i/>
          <w:iCs/>
        </w:rPr>
        <w:t>The Center for Workforce Health and Performance</w:t>
      </w:r>
      <w:r w:rsidRPr="004507B5">
        <w:rPr>
          <w:rFonts w:ascii="Calibri" w:hAnsi="Calibri" w:cs="Calibri"/>
        </w:rPr>
        <w:t xml:space="preserve"> </w:t>
      </w:r>
      <w:r w:rsidRPr="004507B5">
        <w:rPr>
          <w:rFonts w:ascii="Calibri" w:hAnsi="Calibri" w:cs="Calibri"/>
          <w:b/>
          <w:bCs/>
        </w:rPr>
        <w:t>2015</w:t>
      </w:r>
      <w:r w:rsidRPr="004507B5">
        <w:rPr>
          <w:rFonts w:ascii="Calibri" w:hAnsi="Calibri" w:cs="Calibri"/>
        </w:rPr>
        <w:t>.</w:t>
      </w:r>
    </w:p>
    <w:p w14:paraId="14EAD0E6" w14:textId="77777777" w:rsidR="004507B5" w:rsidRPr="004507B5" w:rsidRDefault="004507B5" w:rsidP="004507B5">
      <w:pPr>
        <w:pStyle w:val="Bibliography"/>
        <w:rPr>
          <w:rFonts w:ascii="Calibri" w:hAnsi="Calibri" w:cs="Calibri"/>
        </w:rPr>
      </w:pPr>
      <w:r w:rsidRPr="004507B5">
        <w:rPr>
          <w:rFonts w:ascii="Calibri" w:hAnsi="Calibri" w:cs="Calibri"/>
        </w:rPr>
        <w:t xml:space="preserve">6. </w:t>
      </w:r>
      <w:r w:rsidRPr="004507B5">
        <w:rPr>
          <w:rFonts w:ascii="Calibri" w:hAnsi="Calibri" w:cs="Calibri"/>
        </w:rPr>
        <w:tab/>
        <w:t xml:space="preserve">Arora, S.N.; Khatri, S. Prevalence of Work-Related Musculoskeletal Disorder in Sitting Professionals. </w:t>
      </w:r>
      <w:r w:rsidRPr="004507B5">
        <w:rPr>
          <w:rFonts w:ascii="Calibri" w:hAnsi="Calibri" w:cs="Calibri"/>
          <w:i/>
          <w:iCs/>
        </w:rPr>
        <w:t>Int J Community Med Public Health</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9</w:t>
      </w:r>
      <w:r w:rsidRPr="004507B5">
        <w:rPr>
          <w:rFonts w:ascii="Calibri" w:hAnsi="Calibri" w:cs="Calibri"/>
        </w:rPr>
        <w:t>, 892, doi:10.18203/2394-6040.ijcmph20220259.</w:t>
      </w:r>
    </w:p>
    <w:p w14:paraId="0F5CC154" w14:textId="77777777" w:rsidR="004507B5" w:rsidRPr="004507B5" w:rsidRDefault="004507B5" w:rsidP="004507B5">
      <w:pPr>
        <w:pStyle w:val="Bibliography"/>
        <w:rPr>
          <w:rFonts w:ascii="Calibri" w:hAnsi="Calibri" w:cs="Calibri"/>
        </w:rPr>
      </w:pPr>
      <w:r w:rsidRPr="004507B5">
        <w:rPr>
          <w:rFonts w:ascii="Calibri" w:hAnsi="Calibri" w:cs="Calibri"/>
        </w:rPr>
        <w:t xml:space="preserve">7. </w:t>
      </w:r>
      <w:r w:rsidRPr="004507B5">
        <w:rPr>
          <w:rFonts w:ascii="Calibri" w:hAnsi="Calibri" w:cs="Calibri"/>
        </w:rPr>
        <w:tab/>
        <w:t xml:space="preserve">Putsa, B.; Jalayondeja, W.; Mekhora, K.; Bhuanantanondh, P.; Jalayondeja, C. Factors Associated with Reduced Risk of Musculoskeletal Disorders among Office Workers: A Cross-Sectional Study 2017 to 2020. </w:t>
      </w:r>
      <w:r w:rsidRPr="004507B5">
        <w:rPr>
          <w:rFonts w:ascii="Calibri" w:hAnsi="Calibri" w:cs="Calibri"/>
          <w:i/>
          <w:iCs/>
        </w:rPr>
        <w:t>BMC Public Health</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1503, doi:10.1186/s12889-022-13940-0.</w:t>
      </w:r>
    </w:p>
    <w:p w14:paraId="747168B6" w14:textId="77777777" w:rsidR="004507B5" w:rsidRPr="004507B5" w:rsidRDefault="004507B5" w:rsidP="004507B5">
      <w:pPr>
        <w:pStyle w:val="Bibliography"/>
        <w:rPr>
          <w:rFonts w:ascii="Calibri" w:hAnsi="Calibri" w:cs="Calibri"/>
        </w:rPr>
      </w:pPr>
      <w:r w:rsidRPr="004507B5">
        <w:rPr>
          <w:rFonts w:ascii="Calibri" w:hAnsi="Calibri" w:cs="Calibri"/>
        </w:rPr>
        <w:t xml:space="preserve">8. </w:t>
      </w:r>
      <w:r w:rsidRPr="004507B5">
        <w:rPr>
          <w:rFonts w:ascii="Calibri" w:hAnsi="Calibri" w:cs="Calibri"/>
        </w:rPr>
        <w:tab/>
        <w:t xml:space="preserve">Tan, H.Z.; Slivovsky, L.A.; Pentland, A. A Sensing Chair Using Pressure Distribution Sensors. </w:t>
      </w:r>
      <w:r w:rsidRPr="004507B5">
        <w:rPr>
          <w:rFonts w:ascii="Calibri" w:hAnsi="Calibri" w:cs="Calibri"/>
          <w:i/>
          <w:iCs/>
        </w:rPr>
        <w:t>IEEE/ASME Trans. Mechatron.</w:t>
      </w:r>
      <w:r w:rsidRPr="004507B5">
        <w:rPr>
          <w:rFonts w:ascii="Calibri" w:hAnsi="Calibri" w:cs="Calibri"/>
        </w:rPr>
        <w:t xml:space="preserve"> </w:t>
      </w:r>
      <w:r w:rsidRPr="004507B5">
        <w:rPr>
          <w:rFonts w:ascii="Calibri" w:hAnsi="Calibri" w:cs="Calibri"/>
          <w:b/>
          <w:bCs/>
        </w:rPr>
        <w:t>2001</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261–268, doi:10.1109/3516.951364.</w:t>
      </w:r>
    </w:p>
    <w:p w14:paraId="3DCB0CF9" w14:textId="77777777" w:rsidR="004507B5" w:rsidRPr="004507B5" w:rsidRDefault="004507B5" w:rsidP="004507B5">
      <w:pPr>
        <w:pStyle w:val="Bibliography"/>
        <w:rPr>
          <w:rFonts w:ascii="Calibri" w:hAnsi="Calibri" w:cs="Calibri"/>
        </w:rPr>
      </w:pPr>
      <w:r w:rsidRPr="004507B5">
        <w:rPr>
          <w:rFonts w:ascii="Calibri" w:hAnsi="Calibri" w:cs="Calibri"/>
        </w:rPr>
        <w:t xml:space="preserve">9. </w:t>
      </w:r>
      <w:r w:rsidRPr="004507B5">
        <w:rPr>
          <w:rFonts w:ascii="Calibri" w:hAnsi="Calibri" w:cs="Calibri"/>
        </w:rPr>
        <w:tab/>
        <w:t>Sadun, A.S.; Jalani, J.; Sukor, J.A. Force Sensing Resistor (FSR): A Brief Overview and the Low-Cost Sensor for Active Compliance Control.; Jiang, X., Chen, G., Capi, G., Ishll, C., Eds.; Tokyo, Japan, July 11 2016; p. 1001112.</w:t>
      </w:r>
    </w:p>
    <w:p w14:paraId="31BD73DD" w14:textId="77777777" w:rsidR="004507B5" w:rsidRPr="004507B5" w:rsidRDefault="004507B5" w:rsidP="004507B5">
      <w:pPr>
        <w:pStyle w:val="Bibliography"/>
        <w:rPr>
          <w:rFonts w:ascii="Calibri" w:hAnsi="Calibri" w:cs="Calibri"/>
        </w:rPr>
      </w:pPr>
      <w:r w:rsidRPr="004507B5">
        <w:rPr>
          <w:rFonts w:ascii="Calibri" w:hAnsi="Calibri" w:cs="Calibri"/>
        </w:rPr>
        <w:lastRenderedPageBreak/>
        <w:t xml:space="preserve">10. </w:t>
      </w:r>
      <w:r w:rsidRPr="004507B5">
        <w:rPr>
          <w:rFonts w:ascii="Calibri" w:hAnsi="Calibri" w:cs="Calibri"/>
        </w:rP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C12C318" w14:textId="77777777" w:rsidR="004507B5" w:rsidRPr="004507B5" w:rsidRDefault="004507B5" w:rsidP="004507B5">
      <w:pPr>
        <w:pStyle w:val="Bibliography"/>
        <w:rPr>
          <w:rFonts w:ascii="Calibri" w:hAnsi="Calibri" w:cs="Calibri"/>
        </w:rPr>
      </w:pPr>
      <w:r w:rsidRPr="004507B5">
        <w:rPr>
          <w:rFonts w:ascii="Calibri" w:hAnsi="Calibri" w:cs="Calibri"/>
        </w:rPr>
        <w:t xml:space="preserve">11. </w:t>
      </w:r>
      <w:r w:rsidRPr="004507B5">
        <w:rPr>
          <w:rFonts w:ascii="Calibri" w:hAnsi="Calibri" w:cs="Calibri"/>
        </w:rPr>
        <w:tab/>
        <w:t xml:space="preserve">Tsai, M.-C.; Chu, E.T.-H.; Lee, C.-R. An Automated Sitting Posture Recognition System Utilizing Pressure Sensor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5894, doi:10.3390/s23135894.</w:t>
      </w:r>
    </w:p>
    <w:p w14:paraId="06D35972" w14:textId="77777777" w:rsidR="004507B5" w:rsidRPr="004507B5" w:rsidRDefault="004507B5" w:rsidP="004507B5">
      <w:pPr>
        <w:pStyle w:val="Bibliography"/>
        <w:rPr>
          <w:rFonts w:ascii="Calibri" w:hAnsi="Calibri" w:cs="Calibri"/>
        </w:rPr>
      </w:pPr>
      <w:r w:rsidRPr="004507B5">
        <w:rPr>
          <w:rFonts w:ascii="Calibri" w:hAnsi="Calibri" w:cs="Calibri"/>
        </w:rPr>
        <w:t xml:space="preserve">12. </w:t>
      </w:r>
      <w:r w:rsidRPr="004507B5">
        <w:rPr>
          <w:rFonts w:ascii="Calibri" w:hAnsi="Calibri" w:cs="Calibri"/>
        </w:rPr>
        <w:tab/>
        <w:t xml:space="preserve">Aminosharieh Najafi, T.; Abramo, A.; Kyamakya, K.; Affanni, A. Development of a Smart Chair Sensors System and Classification of Sitting Postures with Deep Learning Algorithm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5585, doi:10.3390/s22155585.</w:t>
      </w:r>
    </w:p>
    <w:p w14:paraId="751B2933" w14:textId="77777777" w:rsidR="004507B5" w:rsidRPr="004507B5" w:rsidRDefault="004507B5" w:rsidP="004507B5">
      <w:pPr>
        <w:pStyle w:val="Bibliography"/>
        <w:rPr>
          <w:rFonts w:ascii="Calibri" w:hAnsi="Calibri" w:cs="Calibri"/>
        </w:rPr>
      </w:pPr>
      <w:r w:rsidRPr="004507B5">
        <w:rPr>
          <w:rFonts w:ascii="Calibri" w:hAnsi="Calibri" w:cs="Calibri"/>
        </w:rPr>
        <w:t xml:space="preserve">13. </w:t>
      </w:r>
      <w:r w:rsidRPr="004507B5">
        <w:rPr>
          <w:rFonts w:ascii="Calibri" w:hAnsi="Calibri" w:cs="Calibri"/>
        </w:rPr>
        <w:tab/>
        <w:t xml:space="preserve">Luna-Perejón, F.; Montes-Sánchez, J.M.; Durán-López, L.; Vazquez-Baeza, A.; Beasley-Bohórquez, I.; Sevillano-Ramos, J.L. IoT Device for Sitting Posture Classification Using Artificial Neural Networks. </w:t>
      </w:r>
      <w:r w:rsidRPr="004507B5">
        <w:rPr>
          <w:rFonts w:ascii="Calibri" w:hAnsi="Calibri" w:cs="Calibri"/>
          <w:i/>
          <w:iCs/>
        </w:rPr>
        <w:t>Electronic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10</w:t>
      </w:r>
      <w:r w:rsidRPr="004507B5">
        <w:rPr>
          <w:rFonts w:ascii="Calibri" w:hAnsi="Calibri" w:cs="Calibri"/>
        </w:rPr>
        <w:t>, 1825, doi:10.3390/electronics10151825.</w:t>
      </w:r>
    </w:p>
    <w:p w14:paraId="2E0891F9" w14:textId="77777777" w:rsidR="004507B5" w:rsidRPr="004507B5" w:rsidRDefault="004507B5" w:rsidP="004507B5">
      <w:pPr>
        <w:pStyle w:val="Bibliography"/>
        <w:rPr>
          <w:rFonts w:ascii="Calibri" w:hAnsi="Calibri" w:cs="Calibri"/>
        </w:rPr>
      </w:pPr>
      <w:r w:rsidRPr="004507B5">
        <w:rPr>
          <w:rFonts w:ascii="Calibri" w:hAnsi="Calibri" w:cs="Calibri"/>
        </w:rPr>
        <w:t xml:space="preserve">14. </w:t>
      </w:r>
      <w:r w:rsidRPr="004507B5">
        <w:rPr>
          <w:rFonts w:ascii="Calibri" w:hAnsi="Calibri" w:cs="Calibri"/>
        </w:rPr>
        <w:tab/>
        <w:t xml:space="preserve">Roh, J.; Park, H.; Lee, K.; Hyeong, J.; Kim, S.; Lee, B. Sitting Posture Monitoring System Based on a Low-Cost Load Cell Using Machine Learning.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18</w:t>
      </w:r>
      <w:r w:rsidRPr="004507B5">
        <w:rPr>
          <w:rFonts w:ascii="Calibri" w:hAnsi="Calibri" w:cs="Calibri"/>
        </w:rPr>
        <w:t>, 208, doi:10.3390/s18010208.</w:t>
      </w:r>
    </w:p>
    <w:p w14:paraId="19D4CE75" w14:textId="77777777" w:rsidR="004507B5" w:rsidRPr="004507B5" w:rsidRDefault="004507B5" w:rsidP="004507B5">
      <w:pPr>
        <w:pStyle w:val="Bibliography"/>
        <w:rPr>
          <w:rFonts w:ascii="Calibri" w:hAnsi="Calibri" w:cs="Calibri"/>
        </w:rPr>
      </w:pPr>
      <w:r w:rsidRPr="004507B5">
        <w:rPr>
          <w:rFonts w:ascii="Calibri" w:hAnsi="Calibri" w:cs="Calibri"/>
        </w:rPr>
        <w:t xml:space="preserve">15. </w:t>
      </w:r>
      <w:r w:rsidRPr="004507B5">
        <w:rPr>
          <w:rFonts w:ascii="Calibri" w:hAnsi="Calibri" w:cs="Calibri"/>
        </w:rPr>
        <w:tab/>
        <w:t xml:space="preserve">Pereira, L.; Plácido Da Silva, H. A Novel Smart Chair System for Posture Classification and Invisible ECG Monitoring.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719, doi:10.3390/s23020719.</w:t>
      </w:r>
    </w:p>
    <w:p w14:paraId="14011F8B" w14:textId="77777777" w:rsidR="004507B5" w:rsidRPr="004507B5" w:rsidRDefault="004507B5" w:rsidP="004507B5">
      <w:pPr>
        <w:pStyle w:val="Bibliography"/>
        <w:rPr>
          <w:rFonts w:ascii="Calibri" w:hAnsi="Calibri" w:cs="Calibri"/>
        </w:rPr>
      </w:pPr>
      <w:r w:rsidRPr="004507B5">
        <w:rPr>
          <w:rFonts w:ascii="Calibri" w:hAnsi="Calibri" w:cs="Calibri"/>
        </w:rPr>
        <w:t xml:space="preserve">16. </w:t>
      </w:r>
      <w:r w:rsidRPr="004507B5">
        <w:rPr>
          <w:rFonts w:ascii="Calibri" w:hAnsi="Calibri" w:cs="Calibri"/>
        </w:rPr>
        <w:tab/>
        <w:t xml:space="preserve">Pizarro, F.; Villavicencio, P.; Yunge, D.; Rodríguez, M.; Hermosilla, G.; Leiva, A. Easy-to-Build Textile Pressure Sensor.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18</w:t>
      </w:r>
      <w:r w:rsidRPr="004507B5">
        <w:rPr>
          <w:rFonts w:ascii="Calibri" w:hAnsi="Calibri" w:cs="Calibri"/>
        </w:rPr>
        <w:t>, 1190, doi:10.3390/s18041190.</w:t>
      </w:r>
    </w:p>
    <w:p w14:paraId="0A23E473" w14:textId="77777777" w:rsidR="004507B5" w:rsidRPr="004507B5" w:rsidRDefault="004507B5" w:rsidP="004507B5">
      <w:pPr>
        <w:pStyle w:val="Bibliography"/>
        <w:rPr>
          <w:rFonts w:ascii="Calibri" w:hAnsi="Calibri" w:cs="Calibri"/>
        </w:rPr>
      </w:pPr>
      <w:r w:rsidRPr="004507B5">
        <w:rPr>
          <w:rFonts w:ascii="Calibri" w:hAnsi="Calibri" w:cs="Calibri"/>
        </w:rPr>
        <w:t xml:space="preserve">17. </w:t>
      </w:r>
      <w:r w:rsidRPr="004507B5">
        <w:rPr>
          <w:rFonts w:ascii="Calibri" w:hAnsi="Calibri" w:cs="Calibri"/>
        </w:rPr>
        <w:tab/>
        <w:t xml:space="preserve">Kim, M.; Kim, H.; Park, J.; Jee, K.-K.; Lim, J.A.; Park, M.-C. Real-Time Sitting Posture Correction System Based on Highly Durable and Washable Electronic Textile Pressure Sensors. </w:t>
      </w:r>
      <w:r w:rsidRPr="004507B5">
        <w:rPr>
          <w:rFonts w:ascii="Calibri" w:hAnsi="Calibri" w:cs="Calibri"/>
          <w:i/>
          <w:iCs/>
        </w:rPr>
        <w:t>Sensors and Actuators A: Physical</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269</w:t>
      </w:r>
      <w:r w:rsidRPr="004507B5">
        <w:rPr>
          <w:rFonts w:ascii="Calibri" w:hAnsi="Calibri" w:cs="Calibri"/>
        </w:rPr>
        <w:t>, 394–400, doi:10.1016/j.sna.2017.11.054.</w:t>
      </w:r>
    </w:p>
    <w:p w14:paraId="1DFFD829" w14:textId="77777777" w:rsidR="004507B5" w:rsidRPr="004507B5" w:rsidRDefault="004507B5" w:rsidP="004507B5">
      <w:pPr>
        <w:pStyle w:val="Bibliography"/>
        <w:rPr>
          <w:rFonts w:ascii="Calibri" w:hAnsi="Calibri" w:cs="Calibri"/>
        </w:rPr>
      </w:pPr>
      <w:r w:rsidRPr="004507B5">
        <w:rPr>
          <w:rFonts w:ascii="Calibri" w:hAnsi="Calibri" w:cs="Calibri"/>
        </w:rPr>
        <w:t xml:space="preserve">18. </w:t>
      </w:r>
      <w:r w:rsidRPr="004507B5">
        <w:rPr>
          <w:rFonts w:ascii="Calibri" w:hAnsi="Calibri" w:cs="Calibri"/>
        </w:rPr>
        <w:tab/>
        <w:t xml:space="preserve">Xu, W.; Huang, M.-C.; Amini, N.; He, L.; Sarrafzadeh, M. eCushion: A Textile Pressure Sensor Array Design and Calibration for Sitting Posture Analysis.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13</w:t>
      </w:r>
      <w:r w:rsidRPr="004507B5">
        <w:rPr>
          <w:rFonts w:ascii="Calibri" w:hAnsi="Calibri" w:cs="Calibri"/>
        </w:rPr>
        <w:t xml:space="preserve">, </w:t>
      </w:r>
      <w:r w:rsidRPr="004507B5">
        <w:rPr>
          <w:rFonts w:ascii="Calibri" w:hAnsi="Calibri" w:cs="Calibri"/>
          <w:i/>
          <w:iCs/>
        </w:rPr>
        <w:t>13</w:t>
      </w:r>
      <w:r w:rsidRPr="004507B5">
        <w:rPr>
          <w:rFonts w:ascii="Calibri" w:hAnsi="Calibri" w:cs="Calibri"/>
        </w:rPr>
        <w:t>, 3926–3934, doi:10.1109/JSEN.2013.2259589.</w:t>
      </w:r>
    </w:p>
    <w:p w14:paraId="7B146233" w14:textId="77777777" w:rsidR="004507B5" w:rsidRPr="004507B5" w:rsidRDefault="004507B5" w:rsidP="004507B5">
      <w:pPr>
        <w:pStyle w:val="Bibliography"/>
        <w:rPr>
          <w:rFonts w:ascii="Calibri" w:hAnsi="Calibri" w:cs="Calibri"/>
        </w:rPr>
      </w:pPr>
      <w:r w:rsidRPr="004507B5">
        <w:rPr>
          <w:rFonts w:ascii="Calibri" w:hAnsi="Calibri" w:cs="Calibri"/>
        </w:rPr>
        <w:t xml:space="preserve">19. </w:t>
      </w:r>
      <w:r w:rsidRPr="004507B5">
        <w:rPr>
          <w:rFonts w:ascii="Calibri" w:hAnsi="Calibri" w:cs="Calibri"/>
        </w:rPr>
        <w:tab/>
        <w:t xml:space="preserve">Martínez-Estrada, M.; Vuohijoki, T.; Poberznik, A.; Shaikh, A.; Virkki, J.; Gil, I.; Fernández-García, R. A Smart Chair to Monitor Sitting Posture by Capacitive Textile Sensors. </w:t>
      </w:r>
      <w:r w:rsidRPr="004507B5">
        <w:rPr>
          <w:rFonts w:ascii="Calibri" w:hAnsi="Calibri" w:cs="Calibri"/>
          <w:i/>
          <w:iCs/>
        </w:rPr>
        <w:t>Material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16</w:t>
      </w:r>
      <w:r w:rsidRPr="004507B5">
        <w:rPr>
          <w:rFonts w:ascii="Calibri" w:hAnsi="Calibri" w:cs="Calibri"/>
        </w:rPr>
        <w:t>, 4838, doi:10.3390/ma16134838.</w:t>
      </w:r>
    </w:p>
    <w:p w14:paraId="58083F67" w14:textId="77777777" w:rsidR="004507B5" w:rsidRPr="004507B5" w:rsidRDefault="004507B5" w:rsidP="004507B5">
      <w:pPr>
        <w:pStyle w:val="Bibliography"/>
        <w:rPr>
          <w:rFonts w:ascii="Calibri" w:hAnsi="Calibri" w:cs="Calibri"/>
        </w:rPr>
      </w:pPr>
      <w:r w:rsidRPr="004507B5">
        <w:rPr>
          <w:rFonts w:ascii="Calibri" w:hAnsi="Calibri" w:cs="Calibri"/>
        </w:rPr>
        <w:t xml:space="preserve">20. </w:t>
      </w:r>
      <w:r w:rsidRPr="004507B5">
        <w:rPr>
          <w:rFonts w:ascii="Calibri" w:hAnsi="Calibri" w:cs="Calibri"/>
        </w:rPr>
        <w:tab/>
        <w:t xml:space="preserve">Sreejan, A.; Narayan, Y.S. A Review on Applications of Flex Sensors. </w:t>
      </w:r>
      <w:r w:rsidRPr="004507B5">
        <w:rPr>
          <w:rFonts w:ascii="Calibri" w:hAnsi="Calibri" w:cs="Calibri"/>
          <w:i/>
          <w:iCs/>
        </w:rPr>
        <w:t>International Journal of Emerging Technology and Advanced Engineering</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7</w:t>
      </w:r>
      <w:r w:rsidRPr="004507B5">
        <w:rPr>
          <w:rFonts w:ascii="Calibri" w:hAnsi="Calibri" w:cs="Calibri"/>
        </w:rPr>
        <w:t>, 97–100.</w:t>
      </w:r>
    </w:p>
    <w:p w14:paraId="4F753C71" w14:textId="77777777" w:rsidR="004507B5" w:rsidRPr="004507B5" w:rsidRDefault="004507B5" w:rsidP="004507B5">
      <w:pPr>
        <w:pStyle w:val="Bibliography"/>
        <w:rPr>
          <w:rFonts w:ascii="Calibri" w:hAnsi="Calibri" w:cs="Calibri"/>
        </w:rPr>
      </w:pPr>
      <w:r w:rsidRPr="004507B5">
        <w:rPr>
          <w:rFonts w:ascii="Calibri" w:hAnsi="Calibri" w:cs="Calibri"/>
        </w:rPr>
        <w:t xml:space="preserve">21. </w:t>
      </w:r>
      <w:r w:rsidRPr="004507B5">
        <w:rPr>
          <w:rFonts w:ascii="Calibri" w:hAnsi="Calibri" w:cs="Calibri"/>
        </w:rPr>
        <w:tab/>
        <w:t xml:space="preserve">Hu, Q.; Tang, X.; Tang, W. A Smart Chair Sitting Posture Recognition System Using Flex Sensors and FPGA Implemented Artificial Neural Network.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20</w:t>
      </w:r>
      <w:r w:rsidRPr="004507B5">
        <w:rPr>
          <w:rFonts w:ascii="Calibri" w:hAnsi="Calibri" w:cs="Calibri"/>
        </w:rPr>
        <w:t>, 8007–8016, doi:10.1109/JSEN.2020.2980207.</w:t>
      </w:r>
    </w:p>
    <w:p w14:paraId="5F9C95B6" w14:textId="77777777" w:rsidR="004507B5" w:rsidRPr="004507B5" w:rsidRDefault="004507B5" w:rsidP="004507B5">
      <w:pPr>
        <w:pStyle w:val="Bibliography"/>
        <w:rPr>
          <w:rFonts w:ascii="Calibri" w:hAnsi="Calibri" w:cs="Calibri"/>
        </w:rPr>
      </w:pPr>
      <w:r w:rsidRPr="004507B5">
        <w:rPr>
          <w:rFonts w:ascii="Calibri" w:hAnsi="Calibri" w:cs="Calibri"/>
        </w:rPr>
        <w:t xml:space="preserve">22. </w:t>
      </w:r>
      <w:r w:rsidRPr="004507B5">
        <w:rPr>
          <w:rFonts w:ascii="Calibri" w:hAnsi="Calibri" w:cs="Calibri"/>
        </w:rPr>
        <w:tab/>
        <w:t>AbuTerkia, I.; Hannoun, M.; Suwal, B.; Ahmed, M.S.; Sundaravdivel, P. FPGA-Based Smart Chair Recognition System Using Flex Sensors. In Proceedings of the 2022 IEEE 15th Dallas Circuit And System Conference (DCAS); IEEE: Dallas, TX, USA, June 17 2022; pp. 1–2.</w:t>
      </w:r>
    </w:p>
    <w:p w14:paraId="15285F15" w14:textId="77777777" w:rsidR="004507B5" w:rsidRPr="004507B5" w:rsidRDefault="004507B5" w:rsidP="004507B5">
      <w:pPr>
        <w:pStyle w:val="Bibliography"/>
        <w:rPr>
          <w:rFonts w:ascii="Calibri" w:hAnsi="Calibri" w:cs="Calibri"/>
        </w:rPr>
      </w:pPr>
      <w:r w:rsidRPr="004507B5">
        <w:rPr>
          <w:rFonts w:ascii="Calibri" w:hAnsi="Calibri" w:cs="Calibri"/>
        </w:rPr>
        <w:t xml:space="preserve">23. </w:t>
      </w:r>
      <w:r w:rsidRPr="004507B5">
        <w:rPr>
          <w:rFonts w:ascii="Calibri" w:hAnsi="Calibri" w:cs="Calibri"/>
        </w:rPr>
        <w:tab/>
        <w:t xml:space="preserve">Jeong, H.; Park, W. Developing and Evaluating a Mixed Sensor Smart Chair System for Real-Time Posture Classification: Combining Pressure and Distance Sensors. </w:t>
      </w:r>
      <w:r w:rsidRPr="004507B5">
        <w:rPr>
          <w:rFonts w:ascii="Calibri" w:hAnsi="Calibri" w:cs="Calibri"/>
          <w:i/>
          <w:iCs/>
        </w:rPr>
        <w:t>IEEE J. Biomed. Health Inform.</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5</w:t>
      </w:r>
      <w:r w:rsidRPr="004507B5">
        <w:rPr>
          <w:rFonts w:ascii="Calibri" w:hAnsi="Calibri" w:cs="Calibri"/>
        </w:rPr>
        <w:t>, 1805–1813, doi:10.1109/JBHI.2020.3030096.</w:t>
      </w:r>
    </w:p>
    <w:p w14:paraId="48D454B0" w14:textId="77777777" w:rsidR="004507B5" w:rsidRPr="004507B5" w:rsidRDefault="004507B5" w:rsidP="004507B5">
      <w:pPr>
        <w:pStyle w:val="Bibliography"/>
        <w:rPr>
          <w:rFonts w:ascii="Calibri" w:hAnsi="Calibri" w:cs="Calibri"/>
        </w:rPr>
      </w:pPr>
      <w:r w:rsidRPr="004507B5">
        <w:rPr>
          <w:rFonts w:ascii="Calibri" w:hAnsi="Calibri" w:cs="Calibri"/>
        </w:rPr>
        <w:t xml:space="preserve">24. </w:t>
      </w:r>
      <w:r w:rsidRPr="004507B5">
        <w:rPr>
          <w:rFonts w:ascii="Calibri" w:hAnsi="Calibri" w:cs="Calibri"/>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4C1B649" w14:textId="77777777" w:rsidR="004507B5" w:rsidRPr="004507B5" w:rsidRDefault="004507B5" w:rsidP="004507B5">
      <w:pPr>
        <w:pStyle w:val="Bibliography"/>
        <w:rPr>
          <w:rFonts w:ascii="Calibri" w:hAnsi="Calibri" w:cs="Calibri"/>
        </w:rPr>
      </w:pPr>
      <w:r w:rsidRPr="004507B5">
        <w:rPr>
          <w:rFonts w:ascii="Calibri" w:hAnsi="Calibri" w:cs="Calibri"/>
        </w:rPr>
        <w:t xml:space="preserve">25. </w:t>
      </w:r>
      <w:r w:rsidRPr="004507B5">
        <w:rPr>
          <w:rFonts w:ascii="Calibri" w:hAnsi="Calibri" w:cs="Calibri"/>
        </w:rPr>
        <w:tab/>
        <w:t xml:space="preserve">Ma, C.; Li, W.; Gravina, R.; Du, J.; Li, Q.; Fortino, G. Smart Cushion-Based Activity Recognition: Prompting Users to Maintain a Healthy Seated Posture. </w:t>
      </w:r>
      <w:r w:rsidRPr="004507B5">
        <w:rPr>
          <w:rFonts w:ascii="Calibri" w:hAnsi="Calibri" w:cs="Calibri"/>
          <w:i/>
          <w:iCs/>
        </w:rPr>
        <w:t>IEEE Syst. Man Cybern. Mag.</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6–14, doi:10.1109/MSMC.2019.2962226.</w:t>
      </w:r>
    </w:p>
    <w:p w14:paraId="667AD9E5" w14:textId="77777777" w:rsidR="004507B5" w:rsidRPr="004507B5" w:rsidRDefault="004507B5" w:rsidP="004507B5">
      <w:pPr>
        <w:pStyle w:val="Bibliography"/>
        <w:rPr>
          <w:rFonts w:ascii="Calibri" w:hAnsi="Calibri" w:cs="Calibri"/>
        </w:rPr>
      </w:pPr>
      <w:r w:rsidRPr="004507B5">
        <w:rPr>
          <w:rFonts w:ascii="Calibri" w:hAnsi="Calibri" w:cs="Calibri"/>
        </w:rPr>
        <w:t xml:space="preserve">26. </w:t>
      </w:r>
      <w:r w:rsidRPr="004507B5">
        <w:rPr>
          <w:rFonts w:ascii="Calibri" w:hAnsi="Calibri" w:cs="Calibri"/>
        </w:rPr>
        <w:tab/>
        <w:t xml:space="preserve">Mallare, J.C.T.; Pineda, D.F.G.; Trinidad, G.M.; Serafica, R.D.; Villanueva, J.B.K.; Dela Cruz, A.R.; Vicerra, R.R.P.; Serrano, K.K.D.; Roxas, E.A. Sitting Posture Assessment Using Computer Vision. In Proceedings of the 2017IEEE 9th International Conference on Humanoid, Nanotechnology, </w:t>
      </w:r>
      <w:r w:rsidRPr="004507B5">
        <w:rPr>
          <w:rFonts w:ascii="Calibri" w:hAnsi="Calibri" w:cs="Calibri"/>
        </w:rPr>
        <w:lastRenderedPageBreak/>
        <w:t>Information Technology, Communication and Control, Environment and Management (HNICEM); IEEE: Manila, Philippines, December 2017; pp. 1–5.</w:t>
      </w:r>
    </w:p>
    <w:p w14:paraId="12061C0F" w14:textId="77777777" w:rsidR="004507B5" w:rsidRPr="004507B5" w:rsidRDefault="004507B5" w:rsidP="004507B5">
      <w:pPr>
        <w:pStyle w:val="Bibliography"/>
        <w:rPr>
          <w:rFonts w:ascii="Calibri" w:hAnsi="Calibri" w:cs="Calibri"/>
        </w:rPr>
      </w:pPr>
      <w:r w:rsidRPr="004507B5">
        <w:rPr>
          <w:rFonts w:ascii="Calibri" w:hAnsi="Calibri" w:cs="Calibri"/>
        </w:rPr>
        <w:t xml:space="preserve">27. </w:t>
      </w:r>
      <w:r w:rsidRPr="004507B5">
        <w:rPr>
          <w:rFonts w:ascii="Calibri" w:hAnsi="Calibri" w:cs="Calibri"/>
        </w:rPr>
        <w:tab/>
        <w:t xml:space="preserve">Chen, K. Sitting Posture Recognition Based on OpenPose. </w:t>
      </w:r>
      <w:r w:rsidRPr="004507B5">
        <w:rPr>
          <w:rFonts w:ascii="Calibri" w:hAnsi="Calibri" w:cs="Calibri"/>
          <w:i/>
          <w:iCs/>
        </w:rPr>
        <w:t>IOP Conf. Ser.: Mater. Sci. Eng.</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677</w:t>
      </w:r>
      <w:r w:rsidRPr="004507B5">
        <w:rPr>
          <w:rFonts w:ascii="Calibri" w:hAnsi="Calibri" w:cs="Calibri"/>
        </w:rPr>
        <w:t>, 032057, doi:10.1088/1757-899X/677/3/032057.</w:t>
      </w:r>
    </w:p>
    <w:p w14:paraId="0F6F1437" w14:textId="77777777" w:rsidR="004507B5" w:rsidRPr="004507B5" w:rsidRDefault="004507B5" w:rsidP="004507B5">
      <w:pPr>
        <w:pStyle w:val="Bibliography"/>
        <w:rPr>
          <w:rFonts w:ascii="Calibri" w:hAnsi="Calibri" w:cs="Calibri"/>
        </w:rPr>
      </w:pPr>
      <w:r w:rsidRPr="004507B5">
        <w:rPr>
          <w:rFonts w:ascii="Calibri" w:hAnsi="Calibri" w:cs="Calibri"/>
        </w:rPr>
        <w:t xml:space="preserve">28. </w:t>
      </w:r>
      <w:r w:rsidRPr="004507B5">
        <w:rPr>
          <w:rFonts w:ascii="Calibri" w:hAnsi="Calibri" w:cs="Calibri"/>
        </w:rPr>
        <w:tab/>
        <w:t xml:space="preserve">Fan, Z.; Hu, X.; Chen, W.-M.; Zhang, D.-W.; Ma, X. A Deep Learning Based 2-Dimensional Hip Pressure Signals Analysis Method for Sitting Posture Recognition. </w:t>
      </w:r>
      <w:r w:rsidRPr="004507B5">
        <w:rPr>
          <w:rFonts w:ascii="Calibri" w:hAnsi="Calibri" w:cs="Calibri"/>
          <w:i/>
          <w:iCs/>
        </w:rPr>
        <w:t>Biomedical Signal Processing and Control</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73</w:t>
      </w:r>
      <w:r w:rsidRPr="004507B5">
        <w:rPr>
          <w:rFonts w:ascii="Calibri" w:hAnsi="Calibri" w:cs="Calibri"/>
        </w:rPr>
        <w:t>, 103432, doi:10.1016/j.bspc.2021.103432.</w:t>
      </w:r>
    </w:p>
    <w:p w14:paraId="33672E44" w14:textId="77777777" w:rsidR="004507B5" w:rsidRPr="004507B5" w:rsidRDefault="004507B5" w:rsidP="004507B5">
      <w:pPr>
        <w:pStyle w:val="Bibliography"/>
        <w:rPr>
          <w:rFonts w:ascii="Calibri" w:hAnsi="Calibri" w:cs="Calibri"/>
        </w:rPr>
      </w:pPr>
      <w:r w:rsidRPr="004507B5">
        <w:rPr>
          <w:rFonts w:ascii="Calibri" w:hAnsi="Calibri" w:cs="Calibri"/>
        </w:rPr>
        <w:t xml:space="preserve">29. </w:t>
      </w:r>
      <w:r w:rsidRPr="004507B5">
        <w:rPr>
          <w:rFonts w:ascii="Calibri" w:hAnsi="Calibri" w:cs="Calibri"/>
        </w:rP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866A798" w14:textId="77777777" w:rsidR="004507B5" w:rsidRPr="004507B5" w:rsidRDefault="004507B5" w:rsidP="004507B5">
      <w:pPr>
        <w:pStyle w:val="Bibliography"/>
        <w:rPr>
          <w:rFonts w:ascii="Calibri" w:hAnsi="Calibri" w:cs="Calibri"/>
        </w:rPr>
      </w:pPr>
      <w:r w:rsidRPr="004507B5">
        <w:rPr>
          <w:rFonts w:ascii="Calibri" w:hAnsi="Calibri" w:cs="Calibri"/>
        </w:rPr>
        <w:t xml:space="preserve">30. </w:t>
      </w:r>
      <w:r w:rsidRPr="004507B5">
        <w:rPr>
          <w:rFonts w:ascii="Calibri" w:hAnsi="Calibri" w:cs="Calibri"/>
        </w:rPr>
        <w:tab/>
        <w:t xml:space="preserve">Huang, M.; Gibson, I.; Yang, R. Smart Chair for Monitoring of Sitting Behavior. </w:t>
      </w:r>
      <w:r w:rsidRPr="004507B5">
        <w:rPr>
          <w:rFonts w:ascii="Calibri" w:hAnsi="Calibri" w:cs="Calibri"/>
          <w:i/>
          <w:iCs/>
        </w:rPr>
        <w:t>KEG</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2</w:t>
      </w:r>
      <w:r w:rsidRPr="004507B5">
        <w:rPr>
          <w:rFonts w:ascii="Calibri" w:hAnsi="Calibri" w:cs="Calibri"/>
        </w:rPr>
        <w:t>, 274, doi:10.18502/keg.v2i2.626.</w:t>
      </w:r>
    </w:p>
    <w:p w14:paraId="3538313C" w14:textId="77777777" w:rsidR="004507B5" w:rsidRPr="004507B5" w:rsidRDefault="004507B5" w:rsidP="004507B5">
      <w:pPr>
        <w:pStyle w:val="Bibliography"/>
        <w:rPr>
          <w:rFonts w:ascii="Calibri" w:hAnsi="Calibri" w:cs="Calibri"/>
        </w:rPr>
      </w:pPr>
      <w:r w:rsidRPr="004507B5">
        <w:rPr>
          <w:rFonts w:ascii="Calibri" w:hAnsi="Calibri" w:cs="Calibri"/>
        </w:rPr>
        <w:t xml:space="preserve">31. </w:t>
      </w:r>
      <w:r w:rsidRPr="004507B5">
        <w:rPr>
          <w:rFonts w:ascii="Calibri" w:hAnsi="Calibri" w:cs="Calibri"/>
        </w:rPr>
        <w:tab/>
        <w:t xml:space="preserve">Martins, L.; Lucena, R.; Belo, J.; Santos, M.; Quaresma, C.; Jesus, A.P.; Vieira, P. Intelligent Chair Sensor. In </w:t>
      </w:r>
      <w:r w:rsidRPr="004507B5">
        <w:rPr>
          <w:rFonts w:ascii="Calibri" w:hAnsi="Calibri" w:cs="Calibri"/>
          <w:i/>
          <w:iCs/>
        </w:rPr>
        <w:t>Engineering Applications of Neural Networks</w:t>
      </w:r>
      <w:r w:rsidRPr="004507B5">
        <w:rPr>
          <w:rFonts w:ascii="Calibri" w:hAnsi="Calibri" w:cs="Calibri"/>
        </w:rPr>
        <w:t>; Iliadis, L., Papadopoulos, H., Jayne, C., Eds.; Communications in Computer and Information Science; Springer Berlin Heidelberg: Berlin, Heidelberg, 2013; Vol. 383, pp. 182–191 ISBN 978-3-642-41012-3.</w:t>
      </w:r>
    </w:p>
    <w:p w14:paraId="47C59B6B" w14:textId="77777777" w:rsidR="004507B5" w:rsidRPr="004507B5" w:rsidRDefault="004507B5" w:rsidP="004507B5">
      <w:pPr>
        <w:pStyle w:val="Bibliography"/>
        <w:rPr>
          <w:rFonts w:ascii="Calibri" w:hAnsi="Calibri" w:cs="Calibri"/>
        </w:rPr>
      </w:pPr>
      <w:r w:rsidRPr="004507B5">
        <w:rPr>
          <w:rFonts w:ascii="Calibri" w:hAnsi="Calibri" w:cs="Calibri"/>
        </w:rPr>
        <w:t xml:space="preserve">32. </w:t>
      </w:r>
      <w:r w:rsidRPr="004507B5">
        <w:rPr>
          <w:rFonts w:ascii="Calibri" w:hAnsi="Calibri" w:cs="Calibri"/>
        </w:rPr>
        <w:tab/>
        <w:t xml:space="preserve">Ran, X.; Wang, C.; Xiao, Y.; Gao, X.; Zhu, Z.; Chen, B. A Portable Sitting Posture Monitoring System Based on a Pressure Sensor Array and Machine Learning. </w:t>
      </w:r>
      <w:r w:rsidRPr="004507B5">
        <w:rPr>
          <w:rFonts w:ascii="Calibri" w:hAnsi="Calibri" w:cs="Calibri"/>
          <w:i/>
          <w:iCs/>
        </w:rPr>
        <w:t>Sensors and Actuators A: Physical</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331</w:t>
      </w:r>
      <w:r w:rsidRPr="004507B5">
        <w:rPr>
          <w:rFonts w:ascii="Calibri" w:hAnsi="Calibri" w:cs="Calibri"/>
        </w:rPr>
        <w:t>, 112900, doi:10.1016/j.sna.2021.112900.</w:t>
      </w:r>
    </w:p>
    <w:p w14:paraId="02E842CC" w14:textId="77777777" w:rsidR="004507B5" w:rsidRPr="004507B5" w:rsidRDefault="004507B5" w:rsidP="004507B5">
      <w:pPr>
        <w:pStyle w:val="Bibliography"/>
        <w:rPr>
          <w:rFonts w:ascii="Calibri" w:hAnsi="Calibri" w:cs="Calibri"/>
        </w:rPr>
      </w:pPr>
      <w:r w:rsidRPr="004507B5">
        <w:rPr>
          <w:rFonts w:ascii="Calibri" w:hAnsi="Calibri" w:cs="Calibri"/>
        </w:rPr>
        <w:t xml:space="preserve">33. </w:t>
      </w:r>
      <w:r w:rsidRPr="004507B5">
        <w:rPr>
          <w:rFonts w:ascii="Calibri" w:hAnsi="Calibri" w:cs="Calibri"/>
        </w:rPr>
        <w:tab/>
        <w:t xml:space="preserve">Ren, X.; Yu, B.; Lu, Y.; Chen, Y.; Pu, P. HealthSit: Designing Posture-Based Interaction to Promote Exercise during Fitness Breaks. </w:t>
      </w:r>
      <w:r w:rsidRPr="004507B5">
        <w:rPr>
          <w:rFonts w:ascii="Calibri" w:hAnsi="Calibri" w:cs="Calibri"/>
          <w:i/>
          <w:iCs/>
        </w:rPr>
        <w:t>International Journal of Human–Computer Interaction</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35</w:t>
      </w:r>
      <w:r w:rsidRPr="004507B5">
        <w:rPr>
          <w:rFonts w:ascii="Calibri" w:hAnsi="Calibri" w:cs="Calibri"/>
        </w:rPr>
        <w:t>, 870–885, doi:10.1080/10447318.2018.1506641.</w:t>
      </w:r>
    </w:p>
    <w:p w14:paraId="2357474E" w14:textId="77777777" w:rsidR="004507B5" w:rsidRPr="004507B5" w:rsidRDefault="004507B5" w:rsidP="004507B5">
      <w:pPr>
        <w:pStyle w:val="Bibliography"/>
        <w:rPr>
          <w:rFonts w:ascii="Calibri" w:hAnsi="Calibri" w:cs="Calibri"/>
        </w:rPr>
      </w:pPr>
      <w:r w:rsidRPr="004507B5">
        <w:rPr>
          <w:rFonts w:ascii="Calibri" w:hAnsi="Calibri" w:cs="Calibri"/>
        </w:rPr>
        <w:t xml:space="preserve">34. </w:t>
      </w:r>
      <w:r w:rsidRPr="004507B5">
        <w:rPr>
          <w:rFonts w:ascii="Calibri" w:hAnsi="Calibri" w:cs="Calibri"/>
        </w:rPr>
        <w:tab/>
        <w:t>Fu, T.; Macleod, A. IntelliChair: An Approach for Activity Detection and Prediction via Posture Analysis. In Proceedings of the 2014 International Conference on Intelligent Environments; IEEE: China, June 2014; pp. 211–213.</w:t>
      </w:r>
    </w:p>
    <w:p w14:paraId="665741D8" w14:textId="77777777" w:rsidR="004507B5" w:rsidRPr="004507B5" w:rsidRDefault="004507B5" w:rsidP="004507B5">
      <w:pPr>
        <w:pStyle w:val="Bibliography"/>
        <w:rPr>
          <w:rFonts w:ascii="Calibri" w:hAnsi="Calibri" w:cs="Calibri"/>
        </w:rPr>
      </w:pPr>
      <w:r w:rsidRPr="004507B5">
        <w:rPr>
          <w:rFonts w:ascii="Calibri" w:hAnsi="Calibri" w:cs="Calibri"/>
        </w:rPr>
        <w:t xml:space="preserve">35. </w:t>
      </w:r>
      <w:r w:rsidRPr="004507B5">
        <w:rPr>
          <w:rFonts w:ascii="Calibri" w:hAnsi="Calibri" w:cs="Calibri"/>
        </w:rPr>
        <w:tab/>
        <w:t>Feng, L.; Li, Z.; Liu, C. Are You Sitting Right?-Sitting Posture Recognition Using RF Signals. In Proceedings of the 2019 IEEE Pacific Rim Conference on Communications, Computers and Signal Processing (PACRIM); IEEE: Victoria, BC, Canada, August 2019; pp. 1–6.</w:t>
      </w:r>
    </w:p>
    <w:p w14:paraId="3C85E964" w14:textId="77777777" w:rsidR="004507B5" w:rsidRPr="004507B5" w:rsidRDefault="004507B5" w:rsidP="004507B5">
      <w:pPr>
        <w:pStyle w:val="Bibliography"/>
        <w:rPr>
          <w:rFonts w:ascii="Calibri" w:hAnsi="Calibri" w:cs="Calibri"/>
        </w:rPr>
      </w:pPr>
      <w:r w:rsidRPr="004507B5">
        <w:rPr>
          <w:rFonts w:ascii="Calibri" w:hAnsi="Calibri" w:cs="Calibri"/>
        </w:rPr>
        <w:t xml:space="preserve">36. </w:t>
      </w:r>
      <w:r w:rsidRPr="004507B5">
        <w:rPr>
          <w:rFonts w:ascii="Calibri" w:hAnsi="Calibri" w:cs="Calibri"/>
        </w:rPr>
        <w:tab/>
        <w:t xml:space="preserve">Zemp, R.; Tanadini, M.; Plüss, S.; Schnüriger, K.; Singh, N.B.; Taylor, W.R.; Lorenzetti, S. Application of Machine Learning Approaches for Classifying Sitting Posture Based on Force and Acceleration Sensors. </w:t>
      </w:r>
      <w:r w:rsidRPr="004507B5">
        <w:rPr>
          <w:rFonts w:ascii="Calibri" w:hAnsi="Calibri" w:cs="Calibri"/>
          <w:i/>
          <w:iCs/>
        </w:rPr>
        <w:t>BioMed Research International</w:t>
      </w:r>
      <w:r w:rsidRPr="004507B5">
        <w:rPr>
          <w:rFonts w:ascii="Calibri" w:hAnsi="Calibri" w:cs="Calibri"/>
        </w:rPr>
        <w:t xml:space="preserve"> </w:t>
      </w:r>
      <w:r w:rsidRPr="004507B5">
        <w:rPr>
          <w:rFonts w:ascii="Calibri" w:hAnsi="Calibri" w:cs="Calibri"/>
          <w:b/>
          <w:bCs/>
        </w:rPr>
        <w:t>2016</w:t>
      </w:r>
      <w:r w:rsidRPr="004507B5">
        <w:rPr>
          <w:rFonts w:ascii="Calibri" w:hAnsi="Calibri" w:cs="Calibri"/>
        </w:rPr>
        <w:t xml:space="preserve">, </w:t>
      </w:r>
      <w:r w:rsidRPr="004507B5">
        <w:rPr>
          <w:rFonts w:ascii="Calibri" w:hAnsi="Calibri" w:cs="Calibri"/>
          <w:i/>
          <w:iCs/>
        </w:rPr>
        <w:t>2016</w:t>
      </w:r>
      <w:r w:rsidRPr="004507B5">
        <w:rPr>
          <w:rFonts w:ascii="Calibri" w:hAnsi="Calibri" w:cs="Calibri"/>
        </w:rPr>
        <w:t>, 1–9, doi:10.1155/2016/5978489.</w:t>
      </w:r>
    </w:p>
    <w:p w14:paraId="785766B5" w14:textId="77777777" w:rsidR="004507B5" w:rsidRPr="004507B5" w:rsidRDefault="004507B5" w:rsidP="004507B5">
      <w:pPr>
        <w:pStyle w:val="Bibliography"/>
        <w:rPr>
          <w:rFonts w:ascii="Calibri" w:hAnsi="Calibri" w:cs="Calibri"/>
        </w:rPr>
      </w:pPr>
      <w:r w:rsidRPr="004507B5">
        <w:rPr>
          <w:rFonts w:ascii="Calibri" w:hAnsi="Calibri" w:cs="Calibri"/>
        </w:rPr>
        <w:t xml:space="preserve">37. </w:t>
      </w:r>
      <w:r w:rsidRPr="004507B5">
        <w:rPr>
          <w:rFonts w:ascii="Calibri" w:hAnsi="Calibri" w:cs="Calibri"/>
        </w:rPr>
        <w:tab/>
        <w:t xml:space="preserve">Wang, J.; Hafidh, B.; Dong, H.; El Saddik, A. Sitting Posture Recognition Using a Spiking Neural Network.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1779–1786, doi:10.1109/JSEN.2020.3016611.</w:t>
      </w:r>
    </w:p>
    <w:p w14:paraId="4C0C3599" w14:textId="77777777" w:rsidR="004507B5" w:rsidRPr="004507B5" w:rsidRDefault="004507B5" w:rsidP="004507B5">
      <w:pPr>
        <w:pStyle w:val="Bibliography"/>
        <w:rPr>
          <w:rFonts w:ascii="Calibri" w:hAnsi="Calibri" w:cs="Calibri"/>
        </w:rPr>
      </w:pPr>
      <w:r w:rsidRPr="004507B5">
        <w:rPr>
          <w:rFonts w:ascii="Calibri" w:hAnsi="Calibri" w:cs="Calibri"/>
        </w:rPr>
        <w:t xml:space="preserve">38. </w:t>
      </w:r>
      <w:r w:rsidRPr="004507B5">
        <w:rPr>
          <w:rFonts w:ascii="Calibri" w:hAnsi="Calibri" w:cs="Calibri"/>
        </w:rPr>
        <w:tab/>
        <w:t xml:space="preserve">Cai, W.; Zhao, D.; Zhang, M.; Xu, Y.; Li, Z. Improved Self-Organizing Map-Based Unsupervised Learning Algorithm for Sitting Posture Recognition System.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6246, doi:10.3390/s21186246.</w:t>
      </w:r>
    </w:p>
    <w:p w14:paraId="0B711490" w14:textId="77777777" w:rsidR="004507B5" w:rsidRPr="004507B5" w:rsidRDefault="004507B5" w:rsidP="004507B5">
      <w:pPr>
        <w:pStyle w:val="Bibliography"/>
        <w:rPr>
          <w:rFonts w:ascii="Calibri" w:hAnsi="Calibri" w:cs="Calibri"/>
        </w:rPr>
      </w:pPr>
      <w:r w:rsidRPr="004507B5">
        <w:rPr>
          <w:rFonts w:ascii="Calibri" w:hAnsi="Calibri" w:cs="Calibri"/>
        </w:rPr>
        <w:t xml:space="preserve">39. </w:t>
      </w:r>
      <w:r w:rsidRPr="004507B5">
        <w:rPr>
          <w:rFonts w:ascii="Calibri" w:hAnsi="Calibri" w:cs="Calibri"/>
        </w:rPr>
        <w:tab/>
        <w:t xml:space="preserve">Matuska, S.; Paralic, M.; Hudec, R. A Smart System for Sitting Posture Detection Based on Force Sensors and Mobile Application. </w:t>
      </w:r>
      <w:r w:rsidRPr="004507B5">
        <w:rPr>
          <w:rFonts w:ascii="Calibri" w:hAnsi="Calibri" w:cs="Calibri"/>
          <w:i/>
          <w:iCs/>
        </w:rPr>
        <w:t>Mobile Information Systems</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2020</w:t>
      </w:r>
      <w:r w:rsidRPr="004507B5">
        <w:rPr>
          <w:rFonts w:ascii="Calibri" w:hAnsi="Calibri" w:cs="Calibri"/>
        </w:rPr>
        <w:t>, 1–13, doi:10.1155/2020/6625797.</w:t>
      </w:r>
    </w:p>
    <w:p w14:paraId="0C2E93F5" w14:textId="77777777" w:rsidR="004507B5" w:rsidRPr="004507B5" w:rsidRDefault="004507B5" w:rsidP="004507B5">
      <w:pPr>
        <w:pStyle w:val="Bibliography"/>
        <w:rPr>
          <w:rFonts w:ascii="Calibri" w:hAnsi="Calibri" w:cs="Calibri"/>
        </w:rPr>
      </w:pPr>
      <w:r w:rsidRPr="004507B5">
        <w:rPr>
          <w:rFonts w:ascii="Calibri" w:hAnsi="Calibri" w:cs="Calibri"/>
        </w:rPr>
        <w:t xml:space="preserve">40. </w:t>
      </w:r>
      <w:r w:rsidRPr="004507B5">
        <w:rPr>
          <w:rFonts w:ascii="Calibri" w:hAnsi="Calibri" w:cs="Calibri"/>
        </w:rPr>
        <w:tab/>
        <w:t xml:space="preserve">Kundaliya, B.; Patel, S.; Patel, J.; Barot, P.; Hadia, S.K. </w:t>
      </w:r>
      <w:r w:rsidRPr="004507B5">
        <w:rPr>
          <w:rFonts w:ascii="Calibri" w:hAnsi="Calibri" w:cs="Calibri"/>
          <w:i/>
          <w:iCs/>
        </w:rPr>
        <w:t>An IoT and Cloud Enabled Smart Chair for Detection and Notification of Wrong Seating Posture</w:t>
      </w:r>
      <w:r w:rsidRPr="004507B5">
        <w:rPr>
          <w:rFonts w:ascii="Calibri" w:hAnsi="Calibri" w:cs="Calibri"/>
        </w:rPr>
        <w:t>; In Review, 2022;</w:t>
      </w:r>
    </w:p>
    <w:p w14:paraId="71EEE7F5" w14:textId="77777777" w:rsidR="004507B5" w:rsidRPr="004507B5" w:rsidRDefault="004507B5" w:rsidP="004507B5">
      <w:pPr>
        <w:pStyle w:val="Bibliography"/>
        <w:rPr>
          <w:rFonts w:ascii="Calibri" w:hAnsi="Calibri" w:cs="Calibri"/>
        </w:rPr>
      </w:pPr>
      <w:r w:rsidRPr="004507B5">
        <w:rPr>
          <w:rFonts w:ascii="Calibri" w:hAnsi="Calibri" w:cs="Calibri"/>
        </w:rPr>
        <w:t xml:space="preserve">41. </w:t>
      </w:r>
      <w:r w:rsidRPr="004507B5">
        <w:rPr>
          <w:rFonts w:ascii="Calibri" w:hAnsi="Calibri" w:cs="Calibri"/>
        </w:rPr>
        <w:tab/>
        <w:t xml:space="preserve">Fard, F.D.; Moghimi, S.; Lotfi, R. Evaluating Pressure Ulcer Development in Wheelchair-Bound Population Using Sitting Posture Identification. </w:t>
      </w:r>
      <w:r w:rsidRPr="004507B5">
        <w:rPr>
          <w:rFonts w:ascii="Calibri" w:hAnsi="Calibri" w:cs="Calibri"/>
          <w:i/>
          <w:iCs/>
        </w:rPr>
        <w:t>ENG</w:t>
      </w:r>
      <w:r w:rsidRPr="004507B5">
        <w:rPr>
          <w:rFonts w:ascii="Calibri" w:hAnsi="Calibri" w:cs="Calibri"/>
        </w:rPr>
        <w:t xml:space="preserve"> </w:t>
      </w:r>
      <w:r w:rsidRPr="004507B5">
        <w:rPr>
          <w:rFonts w:ascii="Calibri" w:hAnsi="Calibri" w:cs="Calibri"/>
          <w:b/>
          <w:bCs/>
        </w:rPr>
        <w:t>2013</w:t>
      </w:r>
      <w:r w:rsidRPr="004507B5">
        <w:rPr>
          <w:rFonts w:ascii="Calibri" w:hAnsi="Calibri" w:cs="Calibri"/>
        </w:rPr>
        <w:t xml:space="preserve">, </w:t>
      </w:r>
      <w:r w:rsidRPr="004507B5">
        <w:rPr>
          <w:rFonts w:ascii="Calibri" w:hAnsi="Calibri" w:cs="Calibri"/>
          <w:i/>
          <w:iCs/>
        </w:rPr>
        <w:t>05</w:t>
      </w:r>
      <w:r w:rsidRPr="004507B5">
        <w:rPr>
          <w:rFonts w:ascii="Calibri" w:hAnsi="Calibri" w:cs="Calibri"/>
        </w:rPr>
        <w:t>, 132–136, doi:10.4236/eng.2013.510B027.</w:t>
      </w:r>
    </w:p>
    <w:p w14:paraId="7545868E" w14:textId="77777777" w:rsidR="004507B5" w:rsidRPr="004507B5" w:rsidRDefault="004507B5" w:rsidP="004507B5">
      <w:pPr>
        <w:pStyle w:val="Bibliography"/>
        <w:rPr>
          <w:rFonts w:ascii="Calibri" w:hAnsi="Calibri" w:cs="Calibri"/>
        </w:rPr>
      </w:pPr>
      <w:r w:rsidRPr="004507B5">
        <w:rPr>
          <w:rFonts w:ascii="Calibri" w:hAnsi="Calibri" w:cs="Calibri"/>
        </w:rPr>
        <w:t xml:space="preserve">42. </w:t>
      </w:r>
      <w:r w:rsidRPr="004507B5">
        <w:rPr>
          <w:rFonts w:ascii="Calibri" w:hAnsi="Calibri" w:cs="Calibri"/>
        </w:rPr>
        <w:tab/>
        <w:t xml:space="preserve">Kappattanavar, A.M.; Steckhan, N.; Sachs, J.P.; Freitas Da Cruz, H.; Böttinger, E.; Arnrich, B. Monitoring of Sitting Postures With Sensor Networks in Controlled and Free-Living Environments: Systematic Review. </w:t>
      </w:r>
      <w:r w:rsidRPr="004507B5">
        <w:rPr>
          <w:rFonts w:ascii="Calibri" w:hAnsi="Calibri" w:cs="Calibri"/>
          <w:i/>
          <w:iCs/>
        </w:rPr>
        <w:t>JMIR Biomed Eng</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e21105, doi:10.2196/21105.</w:t>
      </w:r>
    </w:p>
    <w:p w14:paraId="0747ECCD" w14:textId="77777777" w:rsidR="004507B5" w:rsidRPr="004507B5" w:rsidRDefault="004507B5" w:rsidP="004507B5">
      <w:pPr>
        <w:pStyle w:val="Bibliography"/>
        <w:rPr>
          <w:rFonts w:ascii="Calibri" w:hAnsi="Calibri" w:cs="Calibri"/>
        </w:rPr>
      </w:pPr>
      <w:r w:rsidRPr="004507B5">
        <w:rPr>
          <w:rFonts w:ascii="Calibri" w:hAnsi="Calibri" w:cs="Calibri"/>
        </w:rPr>
        <w:lastRenderedPageBreak/>
        <w:t xml:space="preserve">43. </w:t>
      </w:r>
      <w:r w:rsidRPr="004507B5">
        <w:rPr>
          <w:rFonts w:ascii="Calibri" w:hAnsi="Calibri" w:cs="Calibri"/>
        </w:rPr>
        <w:tab/>
        <w:t xml:space="preserve">La Mura, M.; De Gregorio, M.; Lamberti, P.; Tucci, V. IoT System for Real-Time Posture Asymmetry Detection.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4830, doi:10.3390/s23104830.</w:t>
      </w:r>
    </w:p>
    <w:p w14:paraId="6D5427A5" w14:textId="77777777" w:rsidR="004507B5" w:rsidRPr="004507B5" w:rsidRDefault="004507B5" w:rsidP="004507B5">
      <w:pPr>
        <w:pStyle w:val="Bibliography"/>
        <w:rPr>
          <w:rFonts w:ascii="Calibri" w:hAnsi="Calibri" w:cs="Calibri"/>
        </w:rPr>
      </w:pPr>
      <w:r w:rsidRPr="004507B5">
        <w:rPr>
          <w:rFonts w:ascii="Calibri" w:hAnsi="Calibri" w:cs="Calibri"/>
        </w:rPr>
        <w:t xml:space="preserve">44. </w:t>
      </w:r>
      <w:r w:rsidRPr="004507B5">
        <w:rPr>
          <w:rFonts w:ascii="Calibri" w:hAnsi="Calibri" w:cs="Calibri"/>
        </w:rPr>
        <w:tab/>
        <w:t xml:space="preserve">Ren, X.; Yu, B.; Lu, Y.; Zhang, B.; Hu, J.; Brombacher, A. LightSit: An Unobtrusive Health-Promoting System for Relaxation and Fitness Microbreaks at Work.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19</w:t>
      </w:r>
      <w:r w:rsidRPr="004507B5">
        <w:rPr>
          <w:rFonts w:ascii="Calibri" w:hAnsi="Calibri" w:cs="Calibri"/>
        </w:rPr>
        <w:t>, 2162, doi:10.3390/s19092162.</w:t>
      </w:r>
    </w:p>
    <w:p w14:paraId="5081E777" w14:textId="77777777" w:rsidR="004507B5" w:rsidRPr="004507B5" w:rsidRDefault="004507B5" w:rsidP="004507B5">
      <w:pPr>
        <w:pStyle w:val="Bibliography"/>
        <w:rPr>
          <w:rFonts w:ascii="Calibri" w:hAnsi="Calibri" w:cs="Calibri"/>
        </w:rPr>
      </w:pPr>
      <w:r w:rsidRPr="004507B5">
        <w:rPr>
          <w:rFonts w:ascii="Calibri" w:hAnsi="Calibri" w:cs="Calibri"/>
        </w:rPr>
        <w:t xml:space="preserve">45. </w:t>
      </w:r>
      <w:r w:rsidRPr="004507B5">
        <w:rPr>
          <w:rFonts w:ascii="Calibri" w:hAnsi="Calibri" w:cs="Calibri"/>
        </w:rPr>
        <w:tab/>
        <w:t xml:space="preserve">Rejeb, A.; Rejeb, K.; Treiblmaier, H.; Appolloni, A.; Alghamdi, S.; Alhasawi, Y.; Iranmanesh, M. The Internet of Things (IoT) in Healthcare: Taking Stock and Moving Forward. </w:t>
      </w:r>
      <w:r w:rsidRPr="004507B5">
        <w:rPr>
          <w:rFonts w:ascii="Calibri" w:hAnsi="Calibri" w:cs="Calibri"/>
          <w:i/>
          <w:iCs/>
        </w:rPr>
        <w:t>Internet of Thing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100721, doi:10.1016/j.iot.2023.100721.</w:t>
      </w:r>
    </w:p>
    <w:p w14:paraId="2299AA42" w14:textId="77777777" w:rsidR="004507B5" w:rsidRPr="004507B5" w:rsidRDefault="004507B5" w:rsidP="004507B5">
      <w:pPr>
        <w:pStyle w:val="Bibliography"/>
        <w:rPr>
          <w:rFonts w:ascii="Calibri" w:hAnsi="Calibri" w:cs="Calibri"/>
        </w:rPr>
      </w:pPr>
      <w:r w:rsidRPr="004507B5">
        <w:rPr>
          <w:rFonts w:ascii="Calibri" w:hAnsi="Calibri" w:cs="Calibri"/>
        </w:rPr>
        <w:t xml:space="preserve">46. </w:t>
      </w:r>
      <w:r w:rsidRPr="004507B5">
        <w:rPr>
          <w:rFonts w:ascii="Calibri" w:hAnsi="Calibri" w:cs="Calibri"/>
        </w:rPr>
        <w:tab/>
        <w:t xml:space="preserve">Ahmad, J.; Sidén, J.; Andersson, H. A Proposal of Implementation of Sitting Posture Monitoring System for Wheelchair Utilizing Machine Learning Method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6349, doi:10.3390/s21196349.</w:t>
      </w:r>
    </w:p>
    <w:p w14:paraId="7C255A46" w14:textId="77777777" w:rsidR="004507B5" w:rsidRPr="004507B5" w:rsidRDefault="004507B5" w:rsidP="004507B5">
      <w:pPr>
        <w:pStyle w:val="Bibliography"/>
        <w:rPr>
          <w:rFonts w:ascii="Calibri" w:hAnsi="Calibri" w:cs="Calibri"/>
        </w:rPr>
      </w:pPr>
      <w:r w:rsidRPr="004507B5">
        <w:rPr>
          <w:rFonts w:ascii="Calibri" w:hAnsi="Calibri" w:cs="Calibri"/>
        </w:rPr>
        <w:t xml:space="preserve">47. </w:t>
      </w:r>
      <w:r w:rsidRPr="004507B5">
        <w:rPr>
          <w:rFonts w:ascii="Calibri" w:hAnsi="Calibri" w:cs="Calibri"/>
        </w:rPr>
        <w:tab/>
        <w:t xml:space="preserve">Kim, J.S.; Arvind, V.; Oermann, E.K.; Kaji, D.; Ranson, W.; Ukogu, C.; Hussain, A.K.; Caridi, J.; Cho, S.K. Predicting Surgical Complications in Patients Undergoing Elective Adult Spinal Deformity Procedures Using Machine Learning. </w:t>
      </w:r>
      <w:r w:rsidRPr="004507B5">
        <w:rPr>
          <w:rFonts w:ascii="Calibri" w:hAnsi="Calibri" w:cs="Calibri"/>
          <w:i/>
          <w:iCs/>
        </w:rPr>
        <w:t>Spine Deform</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762–770, doi:10.1016/j.jspd.2018.03.003.</w:t>
      </w:r>
    </w:p>
    <w:p w14:paraId="40052764" w14:textId="77777777" w:rsidR="004507B5" w:rsidRPr="004507B5" w:rsidRDefault="004507B5" w:rsidP="004507B5">
      <w:pPr>
        <w:pStyle w:val="Bibliography"/>
        <w:rPr>
          <w:rFonts w:ascii="Calibri" w:hAnsi="Calibri" w:cs="Calibri"/>
        </w:rPr>
      </w:pPr>
      <w:r w:rsidRPr="004507B5">
        <w:rPr>
          <w:rFonts w:ascii="Calibri" w:hAnsi="Calibri" w:cs="Calibri"/>
        </w:rPr>
        <w:t xml:space="preserve">48. </w:t>
      </w:r>
      <w:r w:rsidRPr="004507B5">
        <w:rPr>
          <w:rFonts w:ascii="Calibri" w:hAnsi="Calibri" w:cs="Calibri"/>
        </w:rPr>
        <w:tab/>
        <w:t xml:space="preserve">Ma, C.; Li, W.; Gravina, R.; Fortino, G. Posture Detection Based on Smart Cushion for Wheelchair User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17</w:t>
      </w:r>
      <w:r w:rsidRPr="004507B5">
        <w:rPr>
          <w:rFonts w:ascii="Calibri" w:hAnsi="Calibri" w:cs="Calibri"/>
        </w:rPr>
        <w:t>, 719, doi:10.3390/s17040719.</w:t>
      </w:r>
    </w:p>
    <w:p w14:paraId="71624422" w14:textId="3FB0ECF8"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4" w:name="_Toc154846932"/>
      <w:r>
        <w:t>Appendixes</w:t>
      </w:r>
      <w:bookmarkEnd w:id="34"/>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6B4F758B" w:rsidR="0005709F" w:rsidRPr="00A80407" w:rsidRDefault="007937E1">
            <w:pPr>
              <w:rPr>
                <w:sz w:val="12"/>
                <w:szCs w:val="12"/>
              </w:rPr>
            </w:pPr>
            <w:r>
              <w:rPr>
                <w:sz w:val="12"/>
                <w:szCs w:val="12"/>
              </w:rPr>
              <w:fldChar w:fldCharType="begin"/>
            </w:r>
            <w:r w:rsidR="00CB0671">
              <w:rPr>
                <w:sz w:val="12"/>
                <w:szCs w:val="12"/>
              </w:rPr>
              <w:instrText xml:space="preserve"> ADDIN ZOTERO_ITEM CSL_CITATION {"citationID":"BxnwH5Tx","properties":{"formattedCitation":"[46]","plainCitation":"[46]","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CB0671" w:rsidRPr="00CB0671">
              <w:rPr>
                <w:rFonts w:ascii="Calibri" w:hAnsi="Calibri" w:cs="Calibri"/>
                <w:sz w:val="12"/>
              </w:rPr>
              <w:t>[46]</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0CC5765E" w:rsidR="0005709F" w:rsidRPr="00A80407" w:rsidRDefault="007937E1">
            <w:pPr>
              <w:rPr>
                <w:sz w:val="12"/>
                <w:szCs w:val="12"/>
              </w:rPr>
            </w:pPr>
            <w:r>
              <w:rPr>
                <w:sz w:val="12"/>
                <w:szCs w:val="12"/>
              </w:rPr>
              <w:fldChar w:fldCharType="begin"/>
            </w:r>
            <w:r w:rsidR="00E8462C">
              <w:rPr>
                <w:sz w:val="12"/>
                <w:szCs w:val="12"/>
              </w:rPr>
              <w:instrText xml:space="preserve"> ADDIN ZOTERO_ITEM CSL_CITATION {"citationID":"pt4amhAZ","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E8462C" w:rsidRPr="00E8462C">
              <w:rPr>
                <w:rFonts w:ascii="Calibri" w:hAnsi="Calibri" w:cs="Calibri"/>
                <w:sz w:val="12"/>
              </w:rPr>
              <w:t>[30]</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54BE87A0" w:rsidR="0005709F" w:rsidRPr="00A80407" w:rsidRDefault="001A27D0">
            <w:pPr>
              <w:rPr>
                <w:sz w:val="12"/>
                <w:szCs w:val="12"/>
              </w:rPr>
            </w:pPr>
            <w:r>
              <w:rPr>
                <w:sz w:val="12"/>
                <w:szCs w:val="12"/>
              </w:rPr>
              <w:lastRenderedPageBreak/>
              <w:fldChar w:fldCharType="begin"/>
            </w:r>
            <w:r w:rsidR="00CB0671">
              <w:rPr>
                <w:sz w:val="12"/>
                <w:szCs w:val="12"/>
              </w:rPr>
              <w:instrText xml:space="preserve"> ADDIN ZOTERO_ITEM CSL_CITATION {"citationID":"YwTl7osv","properties":{"formattedCitation":"[39]","plainCitation":"[39]","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CB0671" w:rsidRPr="00CB0671">
              <w:rPr>
                <w:rFonts w:ascii="Calibri" w:hAnsi="Calibri" w:cs="Calibri"/>
                <w:sz w:val="12"/>
              </w:rPr>
              <w:t>[39]</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742DB450" w:rsidR="0005709F" w:rsidRPr="00A80407" w:rsidRDefault="001A27D0">
            <w:pPr>
              <w:rPr>
                <w:sz w:val="12"/>
                <w:szCs w:val="12"/>
              </w:rPr>
            </w:pPr>
            <w:r>
              <w:rPr>
                <w:sz w:val="12"/>
                <w:szCs w:val="12"/>
              </w:rPr>
              <w:fldChar w:fldCharType="begin"/>
            </w:r>
            <w:r w:rsidR="00CB0671">
              <w:rPr>
                <w:sz w:val="12"/>
                <w:szCs w:val="12"/>
              </w:rPr>
              <w:instrText xml:space="preserve"> ADDIN ZOTERO_ITEM CSL_CITATION {"citationID":"f0abWh5g","properties":{"formattedCitation":"[40]","plainCitation":"[4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CB0671" w:rsidRPr="00CB0671">
              <w:rPr>
                <w:rFonts w:ascii="Calibri" w:hAnsi="Calibri" w:cs="Calibri"/>
                <w:sz w:val="12"/>
              </w:rPr>
              <w:t>[40]</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396B6B3A" w:rsidR="0005709F" w:rsidRPr="00A80407" w:rsidRDefault="00367E4D">
            <w:pPr>
              <w:rPr>
                <w:sz w:val="12"/>
                <w:szCs w:val="12"/>
              </w:rPr>
            </w:pPr>
            <w:r>
              <w:rPr>
                <w:sz w:val="12"/>
                <w:szCs w:val="12"/>
              </w:rPr>
              <w:fldChar w:fldCharType="begin"/>
            </w:r>
            <w:r w:rsidR="00E8462C">
              <w:rPr>
                <w:sz w:val="12"/>
                <w:szCs w:val="12"/>
              </w:rPr>
              <w:instrText xml:space="preserve"> ADDIN ZOTERO_ITEM CSL_CITATION {"citationID":"XtJvvLEx","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E8462C" w:rsidRPr="00E8462C">
              <w:rPr>
                <w:rFonts w:ascii="Calibri" w:hAnsi="Calibri" w:cs="Calibri"/>
                <w:sz w:val="12"/>
              </w:rPr>
              <w:t>[32]</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6BE9C618" w:rsidR="0005709F" w:rsidRPr="00A80407" w:rsidRDefault="00367E4D">
            <w:pPr>
              <w:rPr>
                <w:sz w:val="12"/>
                <w:szCs w:val="12"/>
              </w:rPr>
            </w:pPr>
            <w:r>
              <w:rPr>
                <w:sz w:val="12"/>
                <w:szCs w:val="12"/>
              </w:rPr>
              <w:fldChar w:fldCharType="begin"/>
            </w:r>
            <w:r w:rsidR="00CB0671">
              <w:rPr>
                <w:sz w:val="12"/>
                <w:szCs w:val="12"/>
              </w:rPr>
              <w:instrText xml:space="preserve"> ADDIN ZOTERO_ITEM CSL_CITATION {"citationID":"P2lditTO","properties":{"formattedCitation":"[47]","plainCitation":"[47]","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0671" w:rsidRPr="00CB0671">
              <w:rPr>
                <w:rFonts w:ascii="Calibri" w:hAnsi="Calibri" w:cs="Calibri"/>
                <w:sz w:val="12"/>
              </w:rPr>
              <w:t>[47]</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65257010" w:rsidR="0005709F" w:rsidRPr="00A80407" w:rsidRDefault="00A215D8">
            <w:pPr>
              <w:rPr>
                <w:sz w:val="12"/>
                <w:szCs w:val="12"/>
              </w:rPr>
            </w:pPr>
            <w:r>
              <w:rPr>
                <w:sz w:val="12"/>
                <w:szCs w:val="12"/>
              </w:rPr>
              <w:fldChar w:fldCharType="begin"/>
            </w:r>
            <w:r w:rsidR="00373F20">
              <w:rPr>
                <w:sz w:val="12"/>
                <w:szCs w:val="12"/>
              </w:rPr>
              <w:instrText xml:space="preserve"> ADDIN ZOTERO_ITEM CSL_CITATION {"citationID":"Zy6Bj0zf","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373F20" w:rsidRPr="00373F20">
              <w:rPr>
                <w:rFonts w:ascii="Calibri" w:hAnsi="Calibri" w:cs="Calibri"/>
                <w:sz w:val="12"/>
              </w:rPr>
              <w:t>[35]</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4755FA02" w:rsidR="0005709F" w:rsidRPr="00A80407" w:rsidRDefault="00746258">
            <w:pPr>
              <w:rPr>
                <w:sz w:val="12"/>
                <w:szCs w:val="12"/>
              </w:rPr>
            </w:pPr>
            <w:r>
              <w:rPr>
                <w:sz w:val="12"/>
                <w:szCs w:val="12"/>
              </w:rPr>
              <w:fldChar w:fldCharType="begin"/>
            </w:r>
            <w:r w:rsidR="00CB0671">
              <w:rPr>
                <w:sz w:val="12"/>
                <w:szCs w:val="12"/>
              </w:rPr>
              <w:instrText xml:space="preserve"> ADDIN ZOTERO_ITEM CSL_CITATION {"citationID":"TCsTZimn","properties":{"formattedCitation":"[48]","plainCitation":"[4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CB0671" w:rsidRPr="00CB0671">
              <w:rPr>
                <w:rFonts w:ascii="Calibri" w:hAnsi="Calibri" w:cs="Calibri"/>
                <w:sz w:val="12"/>
              </w:rPr>
              <w:t>[48]</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36DF5972" w:rsidR="0005709F" w:rsidRPr="00A80407" w:rsidRDefault="00F63ACE">
            <w:pPr>
              <w:rPr>
                <w:sz w:val="12"/>
                <w:szCs w:val="12"/>
              </w:rPr>
            </w:pPr>
            <w:r>
              <w:rPr>
                <w:sz w:val="12"/>
                <w:szCs w:val="12"/>
              </w:rPr>
              <w:fldChar w:fldCharType="begin"/>
            </w:r>
            <w:r w:rsidR="00373F20">
              <w:rPr>
                <w:sz w:val="12"/>
                <w:szCs w:val="12"/>
              </w:rPr>
              <w:instrText xml:space="preserve"> ADDIN ZOTERO_ITEM CSL_CITATION {"citationID":"XgaL4tL4","properties":{"formattedCitation":"[36]","plainCitation":"[3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373F20" w:rsidRPr="00373F20">
              <w:rPr>
                <w:rFonts w:ascii="Calibri" w:hAnsi="Calibri" w:cs="Calibri"/>
                <w:sz w:val="12"/>
              </w:rPr>
              <w:t>[3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78517B9D" w:rsidR="0005709F" w:rsidRPr="00A80407" w:rsidRDefault="008C0254">
            <w:pPr>
              <w:rPr>
                <w:sz w:val="12"/>
                <w:szCs w:val="12"/>
              </w:rPr>
            </w:pPr>
            <w:r>
              <w:rPr>
                <w:sz w:val="12"/>
                <w:szCs w:val="12"/>
              </w:rPr>
              <w:fldChar w:fldCharType="begin"/>
            </w:r>
            <w:r w:rsidR="00CB0671">
              <w:rPr>
                <w:sz w:val="12"/>
                <w:szCs w:val="12"/>
              </w:rPr>
              <w:instrText xml:space="preserve"> ADDIN ZOTERO_ITEM CSL_CITATION {"citationID":"dJ5gTl1o","properties":{"formattedCitation":"[47]","plainCitation":"[47]","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0671" w:rsidRPr="00CB0671">
              <w:rPr>
                <w:rFonts w:ascii="Calibri" w:hAnsi="Calibri" w:cs="Calibri"/>
                <w:sz w:val="12"/>
              </w:rPr>
              <w:t>[47]</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3C57A98F" w:rsidR="0005709F" w:rsidRPr="00A80407" w:rsidRDefault="008C0254">
            <w:pPr>
              <w:rPr>
                <w:sz w:val="12"/>
                <w:szCs w:val="12"/>
              </w:rPr>
            </w:pPr>
            <w:r>
              <w:rPr>
                <w:sz w:val="12"/>
                <w:szCs w:val="12"/>
              </w:rPr>
              <w:fldChar w:fldCharType="begin"/>
            </w:r>
            <w:r w:rsidR="00E105B2">
              <w:rPr>
                <w:sz w:val="12"/>
                <w:szCs w:val="12"/>
              </w:rPr>
              <w:instrText xml:space="preserve"> ADDIN ZOTERO_ITEM CSL_CITATION {"citationID":"N2WBhlOr","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E105B2" w:rsidRPr="00E105B2">
              <w:rPr>
                <w:rFonts w:ascii="Calibri" w:hAnsi="Calibri" w:cs="Calibri"/>
                <w:sz w:val="12"/>
              </w:rPr>
              <w:t>[38]</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1A1C3282" w:rsidR="0005709F" w:rsidRPr="00A80407" w:rsidRDefault="00B057D5">
            <w:pPr>
              <w:rPr>
                <w:sz w:val="12"/>
                <w:szCs w:val="12"/>
              </w:rPr>
            </w:pPr>
            <w:r>
              <w:rPr>
                <w:sz w:val="12"/>
                <w:szCs w:val="12"/>
              </w:rPr>
              <w:fldChar w:fldCharType="begin"/>
            </w:r>
            <w:r w:rsidR="00CB20FE">
              <w:rPr>
                <w:sz w:val="12"/>
                <w:szCs w:val="12"/>
              </w:rPr>
              <w:instrText xml:space="preserve"> ADDIN ZOTERO_ITEM CSL_CITATION {"citationID":"De4cPQPv","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CB20FE" w:rsidRPr="00CB20FE">
              <w:rPr>
                <w:rFonts w:ascii="Calibri" w:hAnsi="Calibri" w:cs="Calibri"/>
                <w:sz w:val="12"/>
              </w:rPr>
              <w:t>[28]</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41BC5D0A" w:rsidR="0005709F" w:rsidRPr="00A80407" w:rsidRDefault="00B057D5">
            <w:pPr>
              <w:rPr>
                <w:sz w:val="12"/>
                <w:szCs w:val="12"/>
              </w:rPr>
            </w:pPr>
            <w:r>
              <w:rPr>
                <w:sz w:val="12"/>
                <w:szCs w:val="12"/>
              </w:rPr>
              <w:fldChar w:fldCharType="begin"/>
            </w:r>
            <w:r w:rsidR="00A57ADF">
              <w:rPr>
                <w:sz w:val="12"/>
                <w:szCs w:val="12"/>
              </w:rPr>
              <w:instrText xml:space="preserve"> ADDIN ZOTERO_ITEM CSL_CITATION {"citationID":"2rcf3j1g","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A57ADF" w:rsidRPr="00A57ADF">
              <w:rPr>
                <w:rFonts w:ascii="Calibri" w:hAnsi="Calibri" w:cs="Calibri"/>
                <w:sz w:val="12"/>
              </w:rPr>
              <w:t>[27]</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07195E74" w:rsidR="0005709F" w:rsidRPr="00A80407" w:rsidRDefault="00B057D5">
            <w:pPr>
              <w:rPr>
                <w:sz w:val="12"/>
                <w:szCs w:val="12"/>
              </w:rPr>
            </w:pPr>
            <w:r>
              <w:rPr>
                <w:sz w:val="12"/>
                <w:szCs w:val="12"/>
              </w:rPr>
              <w:fldChar w:fldCharType="begin"/>
            </w:r>
            <w:r w:rsidR="00AD47FB">
              <w:rPr>
                <w:sz w:val="12"/>
                <w:szCs w:val="12"/>
              </w:rPr>
              <w:instrText xml:space="preserve"> ADDIN ZOTERO_ITEM CSL_CITATION {"citationID":"Jc3Q7MX0","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AD47FB" w:rsidRPr="00AD47FB">
              <w:rPr>
                <w:rFonts w:ascii="Calibri" w:hAnsi="Calibri" w:cs="Calibri"/>
                <w:sz w:val="12"/>
              </w:rPr>
              <w:t>[25]</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79939435" w:rsidR="0005709F" w:rsidRPr="00A80407" w:rsidRDefault="0006188B">
            <w:pPr>
              <w:rPr>
                <w:sz w:val="12"/>
                <w:szCs w:val="12"/>
              </w:rPr>
            </w:pPr>
            <w:r>
              <w:rPr>
                <w:sz w:val="12"/>
                <w:szCs w:val="12"/>
              </w:rPr>
              <w:fldChar w:fldCharType="begin"/>
            </w:r>
            <w:r w:rsidR="00CB0671">
              <w:rPr>
                <w:sz w:val="12"/>
                <w:szCs w:val="12"/>
              </w:rPr>
              <w:instrText xml:space="preserve"> ADDIN ZOTERO_ITEM CSL_CITATION {"citationID":"OGtIczkp","properties":{"formattedCitation":"[41]","plainCitation":"[41]","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CB0671" w:rsidRPr="00CB0671">
              <w:rPr>
                <w:rFonts w:ascii="Calibri" w:hAnsi="Calibri" w:cs="Calibri"/>
                <w:sz w:val="12"/>
              </w:rPr>
              <w:t>[41]</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1479AD14" w:rsidR="0005709F" w:rsidRPr="00A80407" w:rsidRDefault="008023D6">
            <w:pPr>
              <w:rPr>
                <w:sz w:val="12"/>
                <w:szCs w:val="12"/>
              </w:rPr>
            </w:pPr>
            <w:r>
              <w:rPr>
                <w:sz w:val="12"/>
                <w:szCs w:val="12"/>
              </w:rPr>
              <w:fldChar w:fldCharType="begin"/>
            </w:r>
            <w:r w:rsidR="00E8462C">
              <w:rPr>
                <w:sz w:val="12"/>
                <w:szCs w:val="12"/>
              </w:rPr>
              <w:instrText xml:space="preserve"> ADDIN ZOTERO_ITEM CSL_CITATION {"citationID":"Ksrg3I7z","properties":{"formattedCitation":"[33]","plainCitation":"[3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E8462C" w:rsidRPr="00E8462C">
              <w:rPr>
                <w:rFonts w:ascii="Calibri" w:hAnsi="Calibri" w:cs="Calibri"/>
                <w:sz w:val="12"/>
              </w:rPr>
              <w:t>[33]</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4EF7EF22" w:rsidR="0005709F" w:rsidRPr="00A80407" w:rsidRDefault="008023D6">
            <w:pPr>
              <w:rPr>
                <w:sz w:val="12"/>
                <w:szCs w:val="12"/>
              </w:rPr>
            </w:pPr>
            <w:r>
              <w:rPr>
                <w:sz w:val="12"/>
                <w:szCs w:val="12"/>
              </w:rPr>
              <w:fldChar w:fldCharType="begin"/>
            </w:r>
            <w:r w:rsidR="00D54061">
              <w:rPr>
                <w:sz w:val="12"/>
                <w:szCs w:val="12"/>
              </w:rPr>
              <w:instrText xml:space="preserve"> ADDIN ZOTERO_ITEM CSL_CITATION {"citationID":"lGjMv9m5","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D54061" w:rsidRPr="00D54061">
              <w:rPr>
                <w:rFonts w:ascii="Calibri" w:hAnsi="Calibri" w:cs="Calibri"/>
                <w:sz w:val="12"/>
              </w:rPr>
              <w:t>[37]</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E70F240" w:rsidR="0005709F" w:rsidRPr="00A80407" w:rsidRDefault="00136AAB">
            <w:pPr>
              <w:rPr>
                <w:sz w:val="12"/>
                <w:szCs w:val="12"/>
              </w:rPr>
            </w:pPr>
            <w:r>
              <w:rPr>
                <w:sz w:val="12"/>
                <w:szCs w:val="12"/>
              </w:rPr>
              <w:fldChar w:fldCharType="begin"/>
            </w:r>
            <w:r w:rsidR="00EB67F3">
              <w:rPr>
                <w:sz w:val="12"/>
                <w:szCs w:val="12"/>
              </w:rPr>
              <w:instrText xml:space="preserve"> ADDIN ZOTERO_ITEM CSL_CITATION {"citationID":"NnGsJrjC","properties":{"formattedCitation":"[29]","plainCitation":"[2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EB67F3" w:rsidRPr="00EB67F3">
              <w:rPr>
                <w:rFonts w:ascii="Calibri" w:hAnsi="Calibri" w:cs="Calibri"/>
                <w:sz w:val="12"/>
              </w:rPr>
              <w:t>[29]</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1309D040" w:rsidR="0005709F" w:rsidRPr="00A80407" w:rsidRDefault="00136AAB">
            <w:pPr>
              <w:rPr>
                <w:sz w:val="12"/>
                <w:szCs w:val="12"/>
              </w:rPr>
            </w:pPr>
            <w:r>
              <w:rPr>
                <w:sz w:val="12"/>
                <w:szCs w:val="12"/>
              </w:rPr>
              <w:fldChar w:fldCharType="begin"/>
            </w:r>
            <w:r w:rsidR="00A5136A">
              <w:rPr>
                <w:sz w:val="12"/>
                <w:szCs w:val="12"/>
              </w:rPr>
              <w:instrText xml:space="preserve"> ADDIN ZOTERO_ITEM CSL_CITATION {"citationID":"kDEAKlQe","properties":{"formattedCitation":"[34]","plainCitation":"[3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A5136A" w:rsidRPr="00A5136A">
              <w:rPr>
                <w:rFonts w:ascii="Calibri" w:hAnsi="Calibri" w:cs="Calibri"/>
                <w:sz w:val="12"/>
              </w:rPr>
              <w:t>[3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D1CE1"/>
    <w:multiLevelType w:val="hybridMultilevel"/>
    <w:tmpl w:val="368E6D12"/>
    <w:lvl w:ilvl="0" w:tplc="637AAB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6528DF"/>
    <w:multiLevelType w:val="hybridMultilevel"/>
    <w:tmpl w:val="ECEEEE0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A830FB"/>
    <w:multiLevelType w:val="hybridMultilevel"/>
    <w:tmpl w:val="B276E18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0EF7D05"/>
    <w:multiLevelType w:val="hybridMultilevel"/>
    <w:tmpl w:val="59906AE2"/>
    <w:lvl w:ilvl="0" w:tplc="C60E86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697729"/>
    <w:multiLevelType w:val="hybridMultilevel"/>
    <w:tmpl w:val="2140E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B73A79"/>
    <w:multiLevelType w:val="hybridMultilevel"/>
    <w:tmpl w:val="C64CC4A0"/>
    <w:lvl w:ilvl="0" w:tplc="637AABB2">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1"/>
  </w:num>
  <w:num w:numId="2" w16cid:durableId="413672961">
    <w:abstractNumId w:val="14"/>
  </w:num>
  <w:num w:numId="3" w16cid:durableId="754286301">
    <w:abstractNumId w:val="2"/>
  </w:num>
  <w:num w:numId="4" w16cid:durableId="1965234263">
    <w:abstractNumId w:val="10"/>
  </w:num>
  <w:num w:numId="5" w16cid:durableId="1809661221">
    <w:abstractNumId w:val="13"/>
  </w:num>
  <w:num w:numId="6" w16cid:durableId="2107993977">
    <w:abstractNumId w:val="7"/>
  </w:num>
  <w:num w:numId="7" w16cid:durableId="1062558027">
    <w:abstractNumId w:val="5"/>
  </w:num>
  <w:num w:numId="8" w16cid:durableId="1880778652">
    <w:abstractNumId w:val="6"/>
  </w:num>
  <w:num w:numId="9" w16cid:durableId="897670259">
    <w:abstractNumId w:val="4"/>
  </w:num>
  <w:num w:numId="10" w16cid:durableId="452092828">
    <w:abstractNumId w:val="11"/>
  </w:num>
  <w:num w:numId="11" w16cid:durableId="1918519603">
    <w:abstractNumId w:val="9"/>
  </w:num>
  <w:num w:numId="12" w16cid:durableId="1822233081">
    <w:abstractNumId w:val="0"/>
  </w:num>
  <w:num w:numId="13" w16cid:durableId="1002243787">
    <w:abstractNumId w:val="8"/>
  </w:num>
  <w:num w:numId="14" w16cid:durableId="59864684">
    <w:abstractNumId w:val="12"/>
  </w:num>
  <w:num w:numId="15" w16cid:durableId="5618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0424C"/>
    <w:rsid w:val="0000634C"/>
    <w:rsid w:val="000113B8"/>
    <w:rsid w:val="00011706"/>
    <w:rsid w:val="00011BFC"/>
    <w:rsid w:val="000131AC"/>
    <w:rsid w:val="000144B7"/>
    <w:rsid w:val="0002009F"/>
    <w:rsid w:val="00020EE3"/>
    <w:rsid w:val="00023459"/>
    <w:rsid w:val="00023773"/>
    <w:rsid w:val="000252DF"/>
    <w:rsid w:val="00027A10"/>
    <w:rsid w:val="000315B9"/>
    <w:rsid w:val="00035435"/>
    <w:rsid w:val="000410ED"/>
    <w:rsid w:val="000424AA"/>
    <w:rsid w:val="000469E7"/>
    <w:rsid w:val="000475B4"/>
    <w:rsid w:val="000500BA"/>
    <w:rsid w:val="00055785"/>
    <w:rsid w:val="0005709F"/>
    <w:rsid w:val="000615CA"/>
    <w:rsid w:val="0006188B"/>
    <w:rsid w:val="00063C3D"/>
    <w:rsid w:val="00064B34"/>
    <w:rsid w:val="0006523E"/>
    <w:rsid w:val="000656C6"/>
    <w:rsid w:val="00065E4B"/>
    <w:rsid w:val="00066FB1"/>
    <w:rsid w:val="0006722F"/>
    <w:rsid w:val="000702EA"/>
    <w:rsid w:val="0007410A"/>
    <w:rsid w:val="0007412E"/>
    <w:rsid w:val="00074685"/>
    <w:rsid w:val="0007479D"/>
    <w:rsid w:val="0007649D"/>
    <w:rsid w:val="00076880"/>
    <w:rsid w:val="000800F1"/>
    <w:rsid w:val="000814A2"/>
    <w:rsid w:val="000819B7"/>
    <w:rsid w:val="00091BA9"/>
    <w:rsid w:val="00093229"/>
    <w:rsid w:val="00095BAC"/>
    <w:rsid w:val="00097528"/>
    <w:rsid w:val="000A0DDC"/>
    <w:rsid w:val="000A12C7"/>
    <w:rsid w:val="000A14FA"/>
    <w:rsid w:val="000A2333"/>
    <w:rsid w:val="000A272A"/>
    <w:rsid w:val="000A40EE"/>
    <w:rsid w:val="000A57B5"/>
    <w:rsid w:val="000B09B2"/>
    <w:rsid w:val="000B1C48"/>
    <w:rsid w:val="000B2ED7"/>
    <w:rsid w:val="000B5E55"/>
    <w:rsid w:val="000B609A"/>
    <w:rsid w:val="000B74FB"/>
    <w:rsid w:val="000C0461"/>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245A4"/>
    <w:rsid w:val="00130A48"/>
    <w:rsid w:val="00131C8D"/>
    <w:rsid w:val="00132B4E"/>
    <w:rsid w:val="00136AAB"/>
    <w:rsid w:val="00137DE7"/>
    <w:rsid w:val="00140A5B"/>
    <w:rsid w:val="00146316"/>
    <w:rsid w:val="0014776F"/>
    <w:rsid w:val="00147FC5"/>
    <w:rsid w:val="00150238"/>
    <w:rsid w:val="00150D25"/>
    <w:rsid w:val="00153065"/>
    <w:rsid w:val="00154D79"/>
    <w:rsid w:val="00155E71"/>
    <w:rsid w:val="00156B10"/>
    <w:rsid w:val="001572C1"/>
    <w:rsid w:val="001574BD"/>
    <w:rsid w:val="00160D94"/>
    <w:rsid w:val="001633AE"/>
    <w:rsid w:val="00164E39"/>
    <w:rsid w:val="00166DCE"/>
    <w:rsid w:val="0017160C"/>
    <w:rsid w:val="0017307E"/>
    <w:rsid w:val="001732AE"/>
    <w:rsid w:val="0017499B"/>
    <w:rsid w:val="00175856"/>
    <w:rsid w:val="00175BA6"/>
    <w:rsid w:val="00176AA3"/>
    <w:rsid w:val="00180784"/>
    <w:rsid w:val="0018212E"/>
    <w:rsid w:val="00182818"/>
    <w:rsid w:val="00183758"/>
    <w:rsid w:val="00185272"/>
    <w:rsid w:val="001862C2"/>
    <w:rsid w:val="00187D99"/>
    <w:rsid w:val="00193792"/>
    <w:rsid w:val="00193C2F"/>
    <w:rsid w:val="00193FFA"/>
    <w:rsid w:val="00194A18"/>
    <w:rsid w:val="0019556E"/>
    <w:rsid w:val="00195653"/>
    <w:rsid w:val="0019741F"/>
    <w:rsid w:val="0019764E"/>
    <w:rsid w:val="001A1B11"/>
    <w:rsid w:val="001A27D0"/>
    <w:rsid w:val="001A3C88"/>
    <w:rsid w:val="001A4E73"/>
    <w:rsid w:val="001A5951"/>
    <w:rsid w:val="001A7228"/>
    <w:rsid w:val="001A76A1"/>
    <w:rsid w:val="001A7A66"/>
    <w:rsid w:val="001B1223"/>
    <w:rsid w:val="001B2FDF"/>
    <w:rsid w:val="001B3153"/>
    <w:rsid w:val="001C213D"/>
    <w:rsid w:val="001C2AB8"/>
    <w:rsid w:val="001C30D0"/>
    <w:rsid w:val="001C382C"/>
    <w:rsid w:val="001C420D"/>
    <w:rsid w:val="001C527C"/>
    <w:rsid w:val="001C595D"/>
    <w:rsid w:val="001C5D38"/>
    <w:rsid w:val="001C72E4"/>
    <w:rsid w:val="001C75C2"/>
    <w:rsid w:val="001D02B9"/>
    <w:rsid w:val="001D162C"/>
    <w:rsid w:val="001D47FC"/>
    <w:rsid w:val="001D547E"/>
    <w:rsid w:val="001D5820"/>
    <w:rsid w:val="001E0A49"/>
    <w:rsid w:val="001E22DC"/>
    <w:rsid w:val="001E5F02"/>
    <w:rsid w:val="001E60D3"/>
    <w:rsid w:val="001E67A9"/>
    <w:rsid w:val="001E6A0B"/>
    <w:rsid w:val="001F042D"/>
    <w:rsid w:val="001F1A79"/>
    <w:rsid w:val="001F7944"/>
    <w:rsid w:val="00202AED"/>
    <w:rsid w:val="00203404"/>
    <w:rsid w:val="002038EC"/>
    <w:rsid w:val="00205208"/>
    <w:rsid w:val="00207313"/>
    <w:rsid w:val="0020793F"/>
    <w:rsid w:val="002205BD"/>
    <w:rsid w:val="002222D7"/>
    <w:rsid w:val="00231C0A"/>
    <w:rsid w:val="00240A93"/>
    <w:rsid w:val="002435F7"/>
    <w:rsid w:val="00245E43"/>
    <w:rsid w:val="00246118"/>
    <w:rsid w:val="002465FC"/>
    <w:rsid w:val="0024701E"/>
    <w:rsid w:val="00251A0C"/>
    <w:rsid w:val="00252899"/>
    <w:rsid w:val="00254134"/>
    <w:rsid w:val="002546A4"/>
    <w:rsid w:val="0025482A"/>
    <w:rsid w:val="0025721D"/>
    <w:rsid w:val="0026075A"/>
    <w:rsid w:val="002617AD"/>
    <w:rsid w:val="00261CCE"/>
    <w:rsid w:val="002643D7"/>
    <w:rsid w:val="00265379"/>
    <w:rsid w:val="00270EC5"/>
    <w:rsid w:val="0027309E"/>
    <w:rsid w:val="0027317A"/>
    <w:rsid w:val="00273DA8"/>
    <w:rsid w:val="0027482B"/>
    <w:rsid w:val="00276B3D"/>
    <w:rsid w:val="00277D60"/>
    <w:rsid w:val="00281061"/>
    <w:rsid w:val="0028227B"/>
    <w:rsid w:val="0028413B"/>
    <w:rsid w:val="00287177"/>
    <w:rsid w:val="002873F4"/>
    <w:rsid w:val="00290E31"/>
    <w:rsid w:val="00293384"/>
    <w:rsid w:val="00294B5D"/>
    <w:rsid w:val="0029716E"/>
    <w:rsid w:val="002A0921"/>
    <w:rsid w:val="002A13A0"/>
    <w:rsid w:val="002A2F8E"/>
    <w:rsid w:val="002A4793"/>
    <w:rsid w:val="002A7395"/>
    <w:rsid w:val="002A7E91"/>
    <w:rsid w:val="002B1191"/>
    <w:rsid w:val="002B15F1"/>
    <w:rsid w:val="002B2849"/>
    <w:rsid w:val="002B3891"/>
    <w:rsid w:val="002B401C"/>
    <w:rsid w:val="002B6EE3"/>
    <w:rsid w:val="002C05AC"/>
    <w:rsid w:val="002C167B"/>
    <w:rsid w:val="002C1BC1"/>
    <w:rsid w:val="002C256A"/>
    <w:rsid w:val="002C2750"/>
    <w:rsid w:val="002C2ED8"/>
    <w:rsid w:val="002C33FB"/>
    <w:rsid w:val="002C5D3B"/>
    <w:rsid w:val="002C75FB"/>
    <w:rsid w:val="002D1077"/>
    <w:rsid w:val="002D12C1"/>
    <w:rsid w:val="002D26E8"/>
    <w:rsid w:val="002D3198"/>
    <w:rsid w:val="002D3994"/>
    <w:rsid w:val="002D6B7E"/>
    <w:rsid w:val="002E052B"/>
    <w:rsid w:val="002E135C"/>
    <w:rsid w:val="002E4FC6"/>
    <w:rsid w:val="002E5D2F"/>
    <w:rsid w:val="002F0DCB"/>
    <w:rsid w:val="002F2D49"/>
    <w:rsid w:val="002F7F77"/>
    <w:rsid w:val="003017AA"/>
    <w:rsid w:val="00302365"/>
    <w:rsid w:val="003033F4"/>
    <w:rsid w:val="00303868"/>
    <w:rsid w:val="003057ED"/>
    <w:rsid w:val="0030601D"/>
    <w:rsid w:val="003145BA"/>
    <w:rsid w:val="00315F13"/>
    <w:rsid w:val="003175C0"/>
    <w:rsid w:val="00317D49"/>
    <w:rsid w:val="003225FD"/>
    <w:rsid w:val="00324E95"/>
    <w:rsid w:val="003367BB"/>
    <w:rsid w:val="00337F51"/>
    <w:rsid w:val="00340C91"/>
    <w:rsid w:val="00342497"/>
    <w:rsid w:val="00344E72"/>
    <w:rsid w:val="003467B9"/>
    <w:rsid w:val="00351211"/>
    <w:rsid w:val="00351B66"/>
    <w:rsid w:val="00352261"/>
    <w:rsid w:val="00354F70"/>
    <w:rsid w:val="003562ED"/>
    <w:rsid w:val="00367E4D"/>
    <w:rsid w:val="00370347"/>
    <w:rsid w:val="003726ED"/>
    <w:rsid w:val="00372BFC"/>
    <w:rsid w:val="00373F20"/>
    <w:rsid w:val="00374212"/>
    <w:rsid w:val="00375D65"/>
    <w:rsid w:val="00376326"/>
    <w:rsid w:val="0037683D"/>
    <w:rsid w:val="003800A5"/>
    <w:rsid w:val="00381942"/>
    <w:rsid w:val="00385385"/>
    <w:rsid w:val="0038778A"/>
    <w:rsid w:val="00390184"/>
    <w:rsid w:val="00393021"/>
    <w:rsid w:val="00393D7A"/>
    <w:rsid w:val="003965D3"/>
    <w:rsid w:val="003A14E2"/>
    <w:rsid w:val="003A1B35"/>
    <w:rsid w:val="003A2C88"/>
    <w:rsid w:val="003A4609"/>
    <w:rsid w:val="003A5F57"/>
    <w:rsid w:val="003B04E3"/>
    <w:rsid w:val="003B2DF2"/>
    <w:rsid w:val="003B5BC3"/>
    <w:rsid w:val="003B626F"/>
    <w:rsid w:val="003B7EB5"/>
    <w:rsid w:val="003C555F"/>
    <w:rsid w:val="003C7540"/>
    <w:rsid w:val="003C7F1F"/>
    <w:rsid w:val="003D0473"/>
    <w:rsid w:val="003D4B68"/>
    <w:rsid w:val="003E0FB7"/>
    <w:rsid w:val="003E150D"/>
    <w:rsid w:val="003E1D75"/>
    <w:rsid w:val="003E1F09"/>
    <w:rsid w:val="003E2C06"/>
    <w:rsid w:val="003E3290"/>
    <w:rsid w:val="003E4F4A"/>
    <w:rsid w:val="003E796A"/>
    <w:rsid w:val="003F0FC7"/>
    <w:rsid w:val="003F362F"/>
    <w:rsid w:val="003F4BD2"/>
    <w:rsid w:val="004004FF"/>
    <w:rsid w:val="004009F8"/>
    <w:rsid w:val="004018C2"/>
    <w:rsid w:val="00401BF0"/>
    <w:rsid w:val="0040319D"/>
    <w:rsid w:val="00405948"/>
    <w:rsid w:val="00406514"/>
    <w:rsid w:val="00410627"/>
    <w:rsid w:val="00410E3B"/>
    <w:rsid w:val="00412B6D"/>
    <w:rsid w:val="00412CDD"/>
    <w:rsid w:val="004130C1"/>
    <w:rsid w:val="00413465"/>
    <w:rsid w:val="004138E6"/>
    <w:rsid w:val="00420E2B"/>
    <w:rsid w:val="00423D92"/>
    <w:rsid w:val="00424266"/>
    <w:rsid w:val="004242C2"/>
    <w:rsid w:val="00425FBE"/>
    <w:rsid w:val="0043148E"/>
    <w:rsid w:val="0043178B"/>
    <w:rsid w:val="0043322B"/>
    <w:rsid w:val="00433F8F"/>
    <w:rsid w:val="004350D7"/>
    <w:rsid w:val="0043545F"/>
    <w:rsid w:val="00435A5F"/>
    <w:rsid w:val="00436B61"/>
    <w:rsid w:val="004374B0"/>
    <w:rsid w:val="004407FD"/>
    <w:rsid w:val="004438E4"/>
    <w:rsid w:val="0044397D"/>
    <w:rsid w:val="00445847"/>
    <w:rsid w:val="00446592"/>
    <w:rsid w:val="00446E0B"/>
    <w:rsid w:val="004507B5"/>
    <w:rsid w:val="00450815"/>
    <w:rsid w:val="004511CB"/>
    <w:rsid w:val="00451937"/>
    <w:rsid w:val="00454220"/>
    <w:rsid w:val="0045463F"/>
    <w:rsid w:val="004564C5"/>
    <w:rsid w:val="00461656"/>
    <w:rsid w:val="004621E8"/>
    <w:rsid w:val="004642E1"/>
    <w:rsid w:val="004646DD"/>
    <w:rsid w:val="00465493"/>
    <w:rsid w:val="00467709"/>
    <w:rsid w:val="00470593"/>
    <w:rsid w:val="004706ED"/>
    <w:rsid w:val="00472B47"/>
    <w:rsid w:val="00474AAE"/>
    <w:rsid w:val="0047523C"/>
    <w:rsid w:val="00481151"/>
    <w:rsid w:val="0048274B"/>
    <w:rsid w:val="00482ECA"/>
    <w:rsid w:val="00486BDE"/>
    <w:rsid w:val="00493A58"/>
    <w:rsid w:val="00493F28"/>
    <w:rsid w:val="004A1982"/>
    <w:rsid w:val="004A1C65"/>
    <w:rsid w:val="004A2030"/>
    <w:rsid w:val="004A4425"/>
    <w:rsid w:val="004A6B9B"/>
    <w:rsid w:val="004A7D7D"/>
    <w:rsid w:val="004B2AEF"/>
    <w:rsid w:val="004B6018"/>
    <w:rsid w:val="004B61FC"/>
    <w:rsid w:val="004B6640"/>
    <w:rsid w:val="004C16B6"/>
    <w:rsid w:val="004C1C5F"/>
    <w:rsid w:val="004C4F06"/>
    <w:rsid w:val="004C54BA"/>
    <w:rsid w:val="004C5DD9"/>
    <w:rsid w:val="004C7037"/>
    <w:rsid w:val="004D007F"/>
    <w:rsid w:val="004D1C10"/>
    <w:rsid w:val="004D32C1"/>
    <w:rsid w:val="004D4BF4"/>
    <w:rsid w:val="004D4E3F"/>
    <w:rsid w:val="004D51D2"/>
    <w:rsid w:val="004D5932"/>
    <w:rsid w:val="004D6430"/>
    <w:rsid w:val="004D6C10"/>
    <w:rsid w:val="004D6E53"/>
    <w:rsid w:val="004D7600"/>
    <w:rsid w:val="004E1BAB"/>
    <w:rsid w:val="004E31CF"/>
    <w:rsid w:val="004E3BBA"/>
    <w:rsid w:val="004E6A94"/>
    <w:rsid w:val="004E7DA7"/>
    <w:rsid w:val="004F00F5"/>
    <w:rsid w:val="004F1A09"/>
    <w:rsid w:val="004F6E37"/>
    <w:rsid w:val="0050113F"/>
    <w:rsid w:val="0050182E"/>
    <w:rsid w:val="00501D27"/>
    <w:rsid w:val="00510E52"/>
    <w:rsid w:val="00511666"/>
    <w:rsid w:val="00511C48"/>
    <w:rsid w:val="005137C6"/>
    <w:rsid w:val="005146CB"/>
    <w:rsid w:val="00515CA9"/>
    <w:rsid w:val="00517F36"/>
    <w:rsid w:val="00524C48"/>
    <w:rsid w:val="00526A6A"/>
    <w:rsid w:val="00526E1A"/>
    <w:rsid w:val="00530D3C"/>
    <w:rsid w:val="0053410B"/>
    <w:rsid w:val="00542024"/>
    <w:rsid w:val="005431B5"/>
    <w:rsid w:val="0054446B"/>
    <w:rsid w:val="00546524"/>
    <w:rsid w:val="00551185"/>
    <w:rsid w:val="005519B8"/>
    <w:rsid w:val="005525B8"/>
    <w:rsid w:val="0055343A"/>
    <w:rsid w:val="00556D9A"/>
    <w:rsid w:val="00561326"/>
    <w:rsid w:val="005635AF"/>
    <w:rsid w:val="00563A86"/>
    <w:rsid w:val="005642F7"/>
    <w:rsid w:val="00565D7E"/>
    <w:rsid w:val="00570164"/>
    <w:rsid w:val="005719AE"/>
    <w:rsid w:val="005720AD"/>
    <w:rsid w:val="00572640"/>
    <w:rsid w:val="00573394"/>
    <w:rsid w:val="00574245"/>
    <w:rsid w:val="0057590C"/>
    <w:rsid w:val="00577912"/>
    <w:rsid w:val="00581654"/>
    <w:rsid w:val="00590487"/>
    <w:rsid w:val="00592977"/>
    <w:rsid w:val="005A48A2"/>
    <w:rsid w:val="005B68A9"/>
    <w:rsid w:val="005C131B"/>
    <w:rsid w:val="005C23B4"/>
    <w:rsid w:val="005C2D0D"/>
    <w:rsid w:val="005C3979"/>
    <w:rsid w:val="005C6364"/>
    <w:rsid w:val="005D1B1A"/>
    <w:rsid w:val="005D2913"/>
    <w:rsid w:val="005D3D37"/>
    <w:rsid w:val="005D4500"/>
    <w:rsid w:val="005D4C89"/>
    <w:rsid w:val="005D734B"/>
    <w:rsid w:val="005E37F9"/>
    <w:rsid w:val="005F0768"/>
    <w:rsid w:val="005F6EA1"/>
    <w:rsid w:val="0060220C"/>
    <w:rsid w:val="00605254"/>
    <w:rsid w:val="006053F5"/>
    <w:rsid w:val="00613726"/>
    <w:rsid w:val="00614658"/>
    <w:rsid w:val="0061492A"/>
    <w:rsid w:val="00615764"/>
    <w:rsid w:val="006167C1"/>
    <w:rsid w:val="00624C79"/>
    <w:rsid w:val="00624E29"/>
    <w:rsid w:val="00625171"/>
    <w:rsid w:val="006264A6"/>
    <w:rsid w:val="006320B9"/>
    <w:rsid w:val="00632568"/>
    <w:rsid w:val="00635587"/>
    <w:rsid w:val="00641E6F"/>
    <w:rsid w:val="00642C99"/>
    <w:rsid w:val="0064354B"/>
    <w:rsid w:val="006435A8"/>
    <w:rsid w:val="0064472C"/>
    <w:rsid w:val="006504E3"/>
    <w:rsid w:val="00651334"/>
    <w:rsid w:val="00652918"/>
    <w:rsid w:val="006562CE"/>
    <w:rsid w:val="00657392"/>
    <w:rsid w:val="00661818"/>
    <w:rsid w:val="00662F03"/>
    <w:rsid w:val="00664F88"/>
    <w:rsid w:val="0066624A"/>
    <w:rsid w:val="00666F3E"/>
    <w:rsid w:val="00671AD5"/>
    <w:rsid w:val="006721C3"/>
    <w:rsid w:val="00673D3C"/>
    <w:rsid w:val="00681813"/>
    <w:rsid w:val="00692FE9"/>
    <w:rsid w:val="00695252"/>
    <w:rsid w:val="0069737C"/>
    <w:rsid w:val="006A10C7"/>
    <w:rsid w:val="006A1351"/>
    <w:rsid w:val="006A1603"/>
    <w:rsid w:val="006A1A81"/>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0029"/>
    <w:rsid w:val="006F2038"/>
    <w:rsid w:val="006F4E40"/>
    <w:rsid w:val="00704E44"/>
    <w:rsid w:val="00707A46"/>
    <w:rsid w:val="00713F4C"/>
    <w:rsid w:val="0071495D"/>
    <w:rsid w:val="00715131"/>
    <w:rsid w:val="007152D8"/>
    <w:rsid w:val="007205E3"/>
    <w:rsid w:val="0072141C"/>
    <w:rsid w:val="007215DE"/>
    <w:rsid w:val="00721F6C"/>
    <w:rsid w:val="00721FEE"/>
    <w:rsid w:val="00721FFE"/>
    <w:rsid w:val="00723933"/>
    <w:rsid w:val="00730E2E"/>
    <w:rsid w:val="007310A1"/>
    <w:rsid w:val="00731F0C"/>
    <w:rsid w:val="00733FF4"/>
    <w:rsid w:val="00734AFC"/>
    <w:rsid w:val="00734FC0"/>
    <w:rsid w:val="0073663F"/>
    <w:rsid w:val="00736FF4"/>
    <w:rsid w:val="00737E12"/>
    <w:rsid w:val="007407A9"/>
    <w:rsid w:val="00743DA2"/>
    <w:rsid w:val="007453E3"/>
    <w:rsid w:val="00746258"/>
    <w:rsid w:val="00747235"/>
    <w:rsid w:val="00754114"/>
    <w:rsid w:val="007545A5"/>
    <w:rsid w:val="007620F7"/>
    <w:rsid w:val="00765CD1"/>
    <w:rsid w:val="0077058C"/>
    <w:rsid w:val="00774D29"/>
    <w:rsid w:val="00775B9F"/>
    <w:rsid w:val="007872E2"/>
    <w:rsid w:val="00787BBD"/>
    <w:rsid w:val="00787E54"/>
    <w:rsid w:val="007934CF"/>
    <w:rsid w:val="007937C0"/>
    <w:rsid w:val="007937E1"/>
    <w:rsid w:val="007A11A0"/>
    <w:rsid w:val="007A1BA1"/>
    <w:rsid w:val="007A2487"/>
    <w:rsid w:val="007A29B2"/>
    <w:rsid w:val="007A443D"/>
    <w:rsid w:val="007B06DB"/>
    <w:rsid w:val="007B1537"/>
    <w:rsid w:val="007B17E6"/>
    <w:rsid w:val="007B1DB4"/>
    <w:rsid w:val="007B2A6C"/>
    <w:rsid w:val="007B55BA"/>
    <w:rsid w:val="007B7B8D"/>
    <w:rsid w:val="007C376D"/>
    <w:rsid w:val="007C3F82"/>
    <w:rsid w:val="007C61E4"/>
    <w:rsid w:val="007D1E2D"/>
    <w:rsid w:val="007D26EC"/>
    <w:rsid w:val="007D2A0E"/>
    <w:rsid w:val="007D2E74"/>
    <w:rsid w:val="007D4150"/>
    <w:rsid w:val="007D427D"/>
    <w:rsid w:val="007D6173"/>
    <w:rsid w:val="007E0C92"/>
    <w:rsid w:val="007E0F5B"/>
    <w:rsid w:val="007E2B21"/>
    <w:rsid w:val="007E5796"/>
    <w:rsid w:val="007E6DF4"/>
    <w:rsid w:val="007F2F27"/>
    <w:rsid w:val="007F4193"/>
    <w:rsid w:val="007F432F"/>
    <w:rsid w:val="007F72E1"/>
    <w:rsid w:val="007F7882"/>
    <w:rsid w:val="007F7E92"/>
    <w:rsid w:val="008023D6"/>
    <w:rsid w:val="008029C9"/>
    <w:rsid w:val="00804DCC"/>
    <w:rsid w:val="008064C8"/>
    <w:rsid w:val="00811709"/>
    <w:rsid w:val="00815DCB"/>
    <w:rsid w:val="008167E0"/>
    <w:rsid w:val="00817B77"/>
    <w:rsid w:val="0082044B"/>
    <w:rsid w:val="0082092F"/>
    <w:rsid w:val="008213B0"/>
    <w:rsid w:val="0082337F"/>
    <w:rsid w:val="00823714"/>
    <w:rsid w:val="00826CB5"/>
    <w:rsid w:val="008322A3"/>
    <w:rsid w:val="00833954"/>
    <w:rsid w:val="008411D8"/>
    <w:rsid w:val="008431E4"/>
    <w:rsid w:val="00845030"/>
    <w:rsid w:val="0084524A"/>
    <w:rsid w:val="008463D5"/>
    <w:rsid w:val="008515BF"/>
    <w:rsid w:val="00851A99"/>
    <w:rsid w:val="00852483"/>
    <w:rsid w:val="00853EAE"/>
    <w:rsid w:val="00856C31"/>
    <w:rsid w:val="00856D01"/>
    <w:rsid w:val="00860B04"/>
    <w:rsid w:val="008639EE"/>
    <w:rsid w:val="00864B31"/>
    <w:rsid w:val="00866B74"/>
    <w:rsid w:val="00870129"/>
    <w:rsid w:val="0087122A"/>
    <w:rsid w:val="0087130A"/>
    <w:rsid w:val="00871AD9"/>
    <w:rsid w:val="00872143"/>
    <w:rsid w:val="0087341E"/>
    <w:rsid w:val="00880A52"/>
    <w:rsid w:val="0088316F"/>
    <w:rsid w:val="00885DA3"/>
    <w:rsid w:val="008861D2"/>
    <w:rsid w:val="0088679A"/>
    <w:rsid w:val="00887851"/>
    <w:rsid w:val="00887A77"/>
    <w:rsid w:val="0089185C"/>
    <w:rsid w:val="00892C7D"/>
    <w:rsid w:val="00893B3A"/>
    <w:rsid w:val="00893FC0"/>
    <w:rsid w:val="0089434F"/>
    <w:rsid w:val="00896C93"/>
    <w:rsid w:val="008A3C6C"/>
    <w:rsid w:val="008A4AED"/>
    <w:rsid w:val="008B1D9E"/>
    <w:rsid w:val="008B38C3"/>
    <w:rsid w:val="008B4082"/>
    <w:rsid w:val="008B6485"/>
    <w:rsid w:val="008B6869"/>
    <w:rsid w:val="008C0254"/>
    <w:rsid w:val="008C0579"/>
    <w:rsid w:val="008C15FA"/>
    <w:rsid w:val="008C29A0"/>
    <w:rsid w:val="008C46DA"/>
    <w:rsid w:val="008C5D71"/>
    <w:rsid w:val="008C5E97"/>
    <w:rsid w:val="008D3792"/>
    <w:rsid w:val="008D380B"/>
    <w:rsid w:val="008D4EAA"/>
    <w:rsid w:val="008D4FD3"/>
    <w:rsid w:val="008D601C"/>
    <w:rsid w:val="008D64FD"/>
    <w:rsid w:val="008E096F"/>
    <w:rsid w:val="008E3161"/>
    <w:rsid w:val="008E3FDA"/>
    <w:rsid w:val="008E4DEE"/>
    <w:rsid w:val="008E61B3"/>
    <w:rsid w:val="008F07B4"/>
    <w:rsid w:val="008F4266"/>
    <w:rsid w:val="008F655E"/>
    <w:rsid w:val="008F676D"/>
    <w:rsid w:val="009006AD"/>
    <w:rsid w:val="00902515"/>
    <w:rsid w:val="009049E9"/>
    <w:rsid w:val="0091091F"/>
    <w:rsid w:val="009122BE"/>
    <w:rsid w:val="0091235A"/>
    <w:rsid w:val="0091371A"/>
    <w:rsid w:val="009144BC"/>
    <w:rsid w:val="009145DE"/>
    <w:rsid w:val="009165E2"/>
    <w:rsid w:val="00921F71"/>
    <w:rsid w:val="00921FA3"/>
    <w:rsid w:val="009310F5"/>
    <w:rsid w:val="00937211"/>
    <w:rsid w:val="00940186"/>
    <w:rsid w:val="009412B7"/>
    <w:rsid w:val="00941B6C"/>
    <w:rsid w:val="009467E4"/>
    <w:rsid w:val="009529A5"/>
    <w:rsid w:val="009534A6"/>
    <w:rsid w:val="00953CD6"/>
    <w:rsid w:val="00953D50"/>
    <w:rsid w:val="00954E96"/>
    <w:rsid w:val="00955875"/>
    <w:rsid w:val="00955E88"/>
    <w:rsid w:val="009626DF"/>
    <w:rsid w:val="00963256"/>
    <w:rsid w:val="00972844"/>
    <w:rsid w:val="009748E9"/>
    <w:rsid w:val="0097645D"/>
    <w:rsid w:val="00980DE4"/>
    <w:rsid w:val="0098167B"/>
    <w:rsid w:val="00981E66"/>
    <w:rsid w:val="00982872"/>
    <w:rsid w:val="00983D74"/>
    <w:rsid w:val="009841B7"/>
    <w:rsid w:val="009862E7"/>
    <w:rsid w:val="009871FB"/>
    <w:rsid w:val="00987316"/>
    <w:rsid w:val="00992D27"/>
    <w:rsid w:val="00993A09"/>
    <w:rsid w:val="00996025"/>
    <w:rsid w:val="00996F2D"/>
    <w:rsid w:val="00997BC1"/>
    <w:rsid w:val="009A0155"/>
    <w:rsid w:val="009A2653"/>
    <w:rsid w:val="009A4E3C"/>
    <w:rsid w:val="009A7674"/>
    <w:rsid w:val="009B4D2E"/>
    <w:rsid w:val="009C0616"/>
    <w:rsid w:val="009C1310"/>
    <w:rsid w:val="009C3363"/>
    <w:rsid w:val="009C3956"/>
    <w:rsid w:val="009C4F94"/>
    <w:rsid w:val="009C565C"/>
    <w:rsid w:val="009C5C7F"/>
    <w:rsid w:val="009D0E30"/>
    <w:rsid w:val="009D371E"/>
    <w:rsid w:val="009D436F"/>
    <w:rsid w:val="009E1915"/>
    <w:rsid w:val="009E351A"/>
    <w:rsid w:val="009E4692"/>
    <w:rsid w:val="009E6834"/>
    <w:rsid w:val="009F06A0"/>
    <w:rsid w:val="009F094A"/>
    <w:rsid w:val="009F1132"/>
    <w:rsid w:val="009F22C2"/>
    <w:rsid w:val="009F2F8B"/>
    <w:rsid w:val="009F6C53"/>
    <w:rsid w:val="00A022F8"/>
    <w:rsid w:val="00A075EC"/>
    <w:rsid w:val="00A07793"/>
    <w:rsid w:val="00A13282"/>
    <w:rsid w:val="00A153FA"/>
    <w:rsid w:val="00A15B9C"/>
    <w:rsid w:val="00A15F63"/>
    <w:rsid w:val="00A16ADB"/>
    <w:rsid w:val="00A17518"/>
    <w:rsid w:val="00A20919"/>
    <w:rsid w:val="00A215D8"/>
    <w:rsid w:val="00A222F1"/>
    <w:rsid w:val="00A2457E"/>
    <w:rsid w:val="00A24C70"/>
    <w:rsid w:val="00A3116A"/>
    <w:rsid w:val="00A3172B"/>
    <w:rsid w:val="00A327CE"/>
    <w:rsid w:val="00A331F6"/>
    <w:rsid w:val="00A3458B"/>
    <w:rsid w:val="00A34FC2"/>
    <w:rsid w:val="00A37A9E"/>
    <w:rsid w:val="00A40998"/>
    <w:rsid w:val="00A41437"/>
    <w:rsid w:val="00A46384"/>
    <w:rsid w:val="00A47348"/>
    <w:rsid w:val="00A47B35"/>
    <w:rsid w:val="00A5136A"/>
    <w:rsid w:val="00A513D6"/>
    <w:rsid w:val="00A564BC"/>
    <w:rsid w:val="00A57ADF"/>
    <w:rsid w:val="00A603E0"/>
    <w:rsid w:val="00A62F49"/>
    <w:rsid w:val="00A63370"/>
    <w:rsid w:val="00A640F9"/>
    <w:rsid w:val="00A65313"/>
    <w:rsid w:val="00A66B7F"/>
    <w:rsid w:val="00A66ECE"/>
    <w:rsid w:val="00A72816"/>
    <w:rsid w:val="00A74A3D"/>
    <w:rsid w:val="00A754CB"/>
    <w:rsid w:val="00A80407"/>
    <w:rsid w:val="00A84C81"/>
    <w:rsid w:val="00A84F37"/>
    <w:rsid w:val="00A8729F"/>
    <w:rsid w:val="00A91527"/>
    <w:rsid w:val="00A91572"/>
    <w:rsid w:val="00A91C8B"/>
    <w:rsid w:val="00A9205D"/>
    <w:rsid w:val="00A937FA"/>
    <w:rsid w:val="00A963AA"/>
    <w:rsid w:val="00A978C3"/>
    <w:rsid w:val="00A97909"/>
    <w:rsid w:val="00A97F57"/>
    <w:rsid w:val="00AA2BA2"/>
    <w:rsid w:val="00AA55A5"/>
    <w:rsid w:val="00AA61FE"/>
    <w:rsid w:val="00AB09A6"/>
    <w:rsid w:val="00AB1B4F"/>
    <w:rsid w:val="00AB213F"/>
    <w:rsid w:val="00AB2491"/>
    <w:rsid w:val="00AB5DB2"/>
    <w:rsid w:val="00AB693E"/>
    <w:rsid w:val="00AB7FD1"/>
    <w:rsid w:val="00AC437C"/>
    <w:rsid w:val="00AD1A82"/>
    <w:rsid w:val="00AD20DE"/>
    <w:rsid w:val="00AD24AB"/>
    <w:rsid w:val="00AD2A29"/>
    <w:rsid w:val="00AD2FFE"/>
    <w:rsid w:val="00AD47FB"/>
    <w:rsid w:val="00AD525F"/>
    <w:rsid w:val="00AD6BAF"/>
    <w:rsid w:val="00AD6C97"/>
    <w:rsid w:val="00AD7899"/>
    <w:rsid w:val="00AE3759"/>
    <w:rsid w:val="00AE5150"/>
    <w:rsid w:val="00AE73BD"/>
    <w:rsid w:val="00AF0A8D"/>
    <w:rsid w:val="00AF4D3E"/>
    <w:rsid w:val="00AF5C9F"/>
    <w:rsid w:val="00B057D5"/>
    <w:rsid w:val="00B05F61"/>
    <w:rsid w:val="00B10958"/>
    <w:rsid w:val="00B10D18"/>
    <w:rsid w:val="00B151D8"/>
    <w:rsid w:val="00B17771"/>
    <w:rsid w:val="00B231CF"/>
    <w:rsid w:val="00B276F9"/>
    <w:rsid w:val="00B30F70"/>
    <w:rsid w:val="00B32871"/>
    <w:rsid w:val="00B328F7"/>
    <w:rsid w:val="00B37B55"/>
    <w:rsid w:val="00B41F18"/>
    <w:rsid w:val="00B42788"/>
    <w:rsid w:val="00B42D60"/>
    <w:rsid w:val="00B434C9"/>
    <w:rsid w:val="00B436D0"/>
    <w:rsid w:val="00B44932"/>
    <w:rsid w:val="00B47577"/>
    <w:rsid w:val="00B479A4"/>
    <w:rsid w:val="00B53586"/>
    <w:rsid w:val="00B54C5D"/>
    <w:rsid w:val="00B56A7A"/>
    <w:rsid w:val="00B56A80"/>
    <w:rsid w:val="00B6003C"/>
    <w:rsid w:val="00B61424"/>
    <w:rsid w:val="00B61951"/>
    <w:rsid w:val="00B619E4"/>
    <w:rsid w:val="00B63B70"/>
    <w:rsid w:val="00B66823"/>
    <w:rsid w:val="00B74910"/>
    <w:rsid w:val="00B75633"/>
    <w:rsid w:val="00B75D80"/>
    <w:rsid w:val="00B76306"/>
    <w:rsid w:val="00B80494"/>
    <w:rsid w:val="00B8184F"/>
    <w:rsid w:val="00B86329"/>
    <w:rsid w:val="00B913F7"/>
    <w:rsid w:val="00B96BBE"/>
    <w:rsid w:val="00B9743E"/>
    <w:rsid w:val="00B97B03"/>
    <w:rsid w:val="00BB08F7"/>
    <w:rsid w:val="00BB3110"/>
    <w:rsid w:val="00BC00F1"/>
    <w:rsid w:val="00BC0566"/>
    <w:rsid w:val="00BC0723"/>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BF7B4A"/>
    <w:rsid w:val="00C04BC0"/>
    <w:rsid w:val="00C05D8C"/>
    <w:rsid w:val="00C11283"/>
    <w:rsid w:val="00C11DE0"/>
    <w:rsid w:val="00C11FEB"/>
    <w:rsid w:val="00C130D8"/>
    <w:rsid w:val="00C13BBE"/>
    <w:rsid w:val="00C217F4"/>
    <w:rsid w:val="00C22E2A"/>
    <w:rsid w:val="00C238C1"/>
    <w:rsid w:val="00C23B77"/>
    <w:rsid w:val="00C23CAB"/>
    <w:rsid w:val="00C27780"/>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49F7"/>
    <w:rsid w:val="00C663D7"/>
    <w:rsid w:val="00C704B0"/>
    <w:rsid w:val="00C75462"/>
    <w:rsid w:val="00C75A5E"/>
    <w:rsid w:val="00C76E9D"/>
    <w:rsid w:val="00C76ED8"/>
    <w:rsid w:val="00C8290E"/>
    <w:rsid w:val="00C85063"/>
    <w:rsid w:val="00C877FC"/>
    <w:rsid w:val="00C904FA"/>
    <w:rsid w:val="00C91B46"/>
    <w:rsid w:val="00C93DA9"/>
    <w:rsid w:val="00C959E7"/>
    <w:rsid w:val="00CA0993"/>
    <w:rsid w:val="00CA0D22"/>
    <w:rsid w:val="00CA10ED"/>
    <w:rsid w:val="00CA11F6"/>
    <w:rsid w:val="00CA7364"/>
    <w:rsid w:val="00CB009B"/>
    <w:rsid w:val="00CB0671"/>
    <w:rsid w:val="00CB20FE"/>
    <w:rsid w:val="00CB70FA"/>
    <w:rsid w:val="00CC1256"/>
    <w:rsid w:val="00CC2399"/>
    <w:rsid w:val="00CC3693"/>
    <w:rsid w:val="00CC3736"/>
    <w:rsid w:val="00CC4D41"/>
    <w:rsid w:val="00CC5486"/>
    <w:rsid w:val="00CC6C42"/>
    <w:rsid w:val="00CD0016"/>
    <w:rsid w:val="00CD0D1F"/>
    <w:rsid w:val="00CD31A6"/>
    <w:rsid w:val="00CD4E95"/>
    <w:rsid w:val="00CD60A3"/>
    <w:rsid w:val="00CD6460"/>
    <w:rsid w:val="00CE0707"/>
    <w:rsid w:val="00CE1418"/>
    <w:rsid w:val="00CE3765"/>
    <w:rsid w:val="00CE4818"/>
    <w:rsid w:val="00CE5538"/>
    <w:rsid w:val="00CE610C"/>
    <w:rsid w:val="00CE679D"/>
    <w:rsid w:val="00CF0FB9"/>
    <w:rsid w:val="00CF211B"/>
    <w:rsid w:val="00CF4CE0"/>
    <w:rsid w:val="00CF532C"/>
    <w:rsid w:val="00CF63D9"/>
    <w:rsid w:val="00D0222E"/>
    <w:rsid w:val="00D05B27"/>
    <w:rsid w:val="00D060FC"/>
    <w:rsid w:val="00D1145C"/>
    <w:rsid w:val="00D11F89"/>
    <w:rsid w:val="00D12198"/>
    <w:rsid w:val="00D1646A"/>
    <w:rsid w:val="00D2220D"/>
    <w:rsid w:val="00D22EFD"/>
    <w:rsid w:val="00D2542B"/>
    <w:rsid w:val="00D25823"/>
    <w:rsid w:val="00D25AA4"/>
    <w:rsid w:val="00D33173"/>
    <w:rsid w:val="00D34BE3"/>
    <w:rsid w:val="00D36BD5"/>
    <w:rsid w:val="00D43284"/>
    <w:rsid w:val="00D43B0F"/>
    <w:rsid w:val="00D474C6"/>
    <w:rsid w:val="00D514CD"/>
    <w:rsid w:val="00D54061"/>
    <w:rsid w:val="00D55E9A"/>
    <w:rsid w:val="00D6050F"/>
    <w:rsid w:val="00D65833"/>
    <w:rsid w:val="00D65A53"/>
    <w:rsid w:val="00D6656A"/>
    <w:rsid w:val="00D6747D"/>
    <w:rsid w:val="00D72F29"/>
    <w:rsid w:val="00D73E9A"/>
    <w:rsid w:val="00D76144"/>
    <w:rsid w:val="00D83583"/>
    <w:rsid w:val="00D87515"/>
    <w:rsid w:val="00D91C4B"/>
    <w:rsid w:val="00D9332F"/>
    <w:rsid w:val="00D95E34"/>
    <w:rsid w:val="00DA0A0D"/>
    <w:rsid w:val="00DA2AF6"/>
    <w:rsid w:val="00DA3FB0"/>
    <w:rsid w:val="00DA6C2D"/>
    <w:rsid w:val="00DB0218"/>
    <w:rsid w:val="00DB4E60"/>
    <w:rsid w:val="00DC1857"/>
    <w:rsid w:val="00DC1D18"/>
    <w:rsid w:val="00DC253F"/>
    <w:rsid w:val="00DC34A2"/>
    <w:rsid w:val="00DC3D21"/>
    <w:rsid w:val="00DC74BB"/>
    <w:rsid w:val="00DD15F1"/>
    <w:rsid w:val="00DD1775"/>
    <w:rsid w:val="00DD23CF"/>
    <w:rsid w:val="00DD2F89"/>
    <w:rsid w:val="00DD30C2"/>
    <w:rsid w:val="00DE02C9"/>
    <w:rsid w:val="00DE1E75"/>
    <w:rsid w:val="00DE64D9"/>
    <w:rsid w:val="00DF11FC"/>
    <w:rsid w:val="00DF1353"/>
    <w:rsid w:val="00DF208B"/>
    <w:rsid w:val="00DF4C54"/>
    <w:rsid w:val="00DF5C1E"/>
    <w:rsid w:val="00DF6662"/>
    <w:rsid w:val="00E01703"/>
    <w:rsid w:val="00E03E8C"/>
    <w:rsid w:val="00E105B2"/>
    <w:rsid w:val="00E11009"/>
    <w:rsid w:val="00E11225"/>
    <w:rsid w:val="00E1188D"/>
    <w:rsid w:val="00E1265D"/>
    <w:rsid w:val="00E127AB"/>
    <w:rsid w:val="00E1283A"/>
    <w:rsid w:val="00E12B07"/>
    <w:rsid w:val="00E13351"/>
    <w:rsid w:val="00E13D34"/>
    <w:rsid w:val="00E14B77"/>
    <w:rsid w:val="00E15418"/>
    <w:rsid w:val="00E17632"/>
    <w:rsid w:val="00E20652"/>
    <w:rsid w:val="00E22AC5"/>
    <w:rsid w:val="00E233CD"/>
    <w:rsid w:val="00E25882"/>
    <w:rsid w:val="00E32AC0"/>
    <w:rsid w:val="00E423E2"/>
    <w:rsid w:val="00E42FDD"/>
    <w:rsid w:val="00E4399F"/>
    <w:rsid w:val="00E45BC5"/>
    <w:rsid w:val="00E45DC8"/>
    <w:rsid w:val="00E46068"/>
    <w:rsid w:val="00E54E56"/>
    <w:rsid w:val="00E55198"/>
    <w:rsid w:val="00E56ED8"/>
    <w:rsid w:val="00E6217D"/>
    <w:rsid w:val="00E6573A"/>
    <w:rsid w:val="00E70376"/>
    <w:rsid w:val="00E720E6"/>
    <w:rsid w:val="00E72735"/>
    <w:rsid w:val="00E73868"/>
    <w:rsid w:val="00E8462C"/>
    <w:rsid w:val="00E86C51"/>
    <w:rsid w:val="00E87278"/>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B67F3"/>
    <w:rsid w:val="00EC1BC1"/>
    <w:rsid w:val="00EC4F6A"/>
    <w:rsid w:val="00EC6065"/>
    <w:rsid w:val="00EC62D6"/>
    <w:rsid w:val="00EC6A73"/>
    <w:rsid w:val="00ED192E"/>
    <w:rsid w:val="00ED3A7A"/>
    <w:rsid w:val="00ED79C2"/>
    <w:rsid w:val="00ED7E74"/>
    <w:rsid w:val="00ED7EC0"/>
    <w:rsid w:val="00EE0F16"/>
    <w:rsid w:val="00EE251D"/>
    <w:rsid w:val="00EE3138"/>
    <w:rsid w:val="00EE3C37"/>
    <w:rsid w:val="00EE723A"/>
    <w:rsid w:val="00F00F17"/>
    <w:rsid w:val="00F03EA6"/>
    <w:rsid w:val="00F07C8E"/>
    <w:rsid w:val="00F11288"/>
    <w:rsid w:val="00F16A56"/>
    <w:rsid w:val="00F2480F"/>
    <w:rsid w:val="00F24C7E"/>
    <w:rsid w:val="00F267AB"/>
    <w:rsid w:val="00F27E5D"/>
    <w:rsid w:val="00F30E8B"/>
    <w:rsid w:val="00F31501"/>
    <w:rsid w:val="00F3164B"/>
    <w:rsid w:val="00F318E2"/>
    <w:rsid w:val="00F33CF1"/>
    <w:rsid w:val="00F419E2"/>
    <w:rsid w:val="00F4431C"/>
    <w:rsid w:val="00F52572"/>
    <w:rsid w:val="00F54198"/>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5039"/>
    <w:rsid w:val="00FA620F"/>
    <w:rsid w:val="00FB0F44"/>
    <w:rsid w:val="00FB29DF"/>
    <w:rsid w:val="00FB456D"/>
    <w:rsid w:val="00FB4807"/>
    <w:rsid w:val="00FB790A"/>
    <w:rsid w:val="00FB7DC8"/>
    <w:rsid w:val="00FC010E"/>
    <w:rsid w:val="00FC0691"/>
    <w:rsid w:val="00FC06BC"/>
    <w:rsid w:val="00FC24D9"/>
    <w:rsid w:val="00FC317C"/>
    <w:rsid w:val="00FC3567"/>
    <w:rsid w:val="00FD652A"/>
    <w:rsid w:val="00FD7175"/>
    <w:rsid w:val="00FE21B7"/>
    <w:rsid w:val="00FE3ADA"/>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8350D5C0-31E5-40FE-90B9-4E03728B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 w:id="214500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 TargetMode="Externa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semanticscholar.org/" TargetMode="Externa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pi.com/about/journal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ieeexplore.ieee.org/Xplore/home.jsp" TargetMode="Externa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60</TotalTime>
  <Pages>20</Pages>
  <Words>29517</Words>
  <Characters>168247</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9</cp:revision>
  <cp:lastPrinted>2023-12-15T02:23:00Z</cp:lastPrinted>
  <dcterms:created xsi:type="dcterms:W3CDTF">2023-10-29T16:09:00Z</dcterms:created>
  <dcterms:modified xsi:type="dcterms:W3CDTF">2024-01-03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N6wGqUw"/&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